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41C88DB" w14:textId="6C58B011" w:rsidR="002D1B4C" w:rsidRDefault="002D1B4C">
      <w:pPr>
        <w:spacing w:line="259" w:lineRule="auto"/>
        <w:rPr>
          <w:b/>
          <w:highlight w:val="yellow"/>
        </w:rPr>
      </w:pPr>
      <w:bookmarkStart w:id="0" w:name="_GoBack"/>
      <w:bookmarkEnd w:id="0"/>
    </w:p>
    <w:p w14:paraId="75BB059C" w14:textId="77777777" w:rsidR="003760A9" w:rsidRPr="009D7530" w:rsidRDefault="005D59DE" w:rsidP="00282088">
      <w:pPr>
        <w:spacing w:after="0" w:line="240" w:lineRule="auto"/>
        <w:rPr>
          <w:b/>
        </w:rPr>
      </w:pPr>
      <w:r w:rsidRPr="009D7530">
        <w:rPr>
          <w:b/>
        </w:rPr>
        <w:lastRenderedPageBreak/>
        <w:t xml:space="preserve">SUPPLEMENTAL </w:t>
      </w:r>
      <w:r w:rsidR="005E6A21">
        <w:rPr>
          <w:b/>
        </w:rPr>
        <w:t>MATERIAL</w:t>
      </w:r>
    </w:p>
    <w:p w14:paraId="22D31986" w14:textId="77777777" w:rsidR="004D4C48" w:rsidRPr="009D7530" w:rsidRDefault="004D4C48" w:rsidP="00282088">
      <w:pPr>
        <w:spacing w:after="0" w:line="240" w:lineRule="auto"/>
        <w:rPr>
          <w:b/>
        </w:rPr>
      </w:pPr>
    </w:p>
    <w:p w14:paraId="1786FA3B" w14:textId="77777777" w:rsidR="005D59DE" w:rsidRPr="001C4112" w:rsidRDefault="005D59DE" w:rsidP="004D4C48">
      <w:pPr>
        <w:rPr>
          <w:rFonts w:eastAsia="TimesNewRoman"/>
          <w:b/>
        </w:rPr>
      </w:pPr>
      <w:r w:rsidRPr="001C4112">
        <w:rPr>
          <w:rFonts w:eastAsia="TimesNewRoman"/>
          <w:b/>
        </w:rPr>
        <w:t>METHODS</w:t>
      </w:r>
    </w:p>
    <w:p w14:paraId="303A6707" w14:textId="16623146" w:rsidR="004D4C48" w:rsidRPr="001C4112" w:rsidRDefault="004D4C48" w:rsidP="004D4C48">
      <w:pPr>
        <w:rPr>
          <w:rFonts w:eastAsia="TimesNewRoman"/>
        </w:rPr>
      </w:pPr>
      <w:r w:rsidRPr="001C4112">
        <w:t xml:space="preserve">Other exclusion criteria included the following: evidence or history of clinically significant hematological, renal, endocrine, pulmonary, gastrointestinal, oncologic, dermatologic, cardiovascular disease, or immunologic disease; </w:t>
      </w:r>
      <w:r w:rsidRPr="001C4112">
        <w:rPr>
          <w:rFonts w:eastAsia="TimesNewRoman"/>
        </w:rPr>
        <w:t>significant neurological disorder or hepatic disorder; acquired immune deficiency syndrome (AIDS), human immunodeficiency virus (HIV) positive test; and history of either treatment-resistant schizophrenia according to Kane crite</w:t>
      </w:r>
      <w:r w:rsidR="00D059FB">
        <w:rPr>
          <w:rFonts w:eastAsia="TimesNewRoman"/>
        </w:rPr>
        <w:t>ria</w:t>
      </w:r>
      <w:r w:rsidRPr="001C4112">
        <w:rPr>
          <w:rFonts w:eastAsia="TimesNewRoman"/>
        </w:rPr>
        <w:t>,</w:t>
      </w:r>
      <w:r w:rsidR="00E576F8">
        <w:rPr>
          <w:rFonts w:eastAsia="TimesNewRoman"/>
        </w:rPr>
        <w:fldChar w:fldCharType="begin"/>
      </w:r>
      <w:r w:rsidR="00A638D2">
        <w:rPr>
          <w:rFonts w:eastAsia="TimesNewRoman"/>
        </w:rPr>
        <w:instrText xml:space="preserve"> ADDIN EN.CITE &lt;EndNote&gt;&lt;Cite&gt;&lt;Author&gt;Yohn&lt;/Author&gt;&lt;Year&gt;2018&lt;/Year&gt;&lt;RecNum&gt;63&lt;/RecNum&gt;&lt;DisplayText&gt;&lt;style face="superscript"&gt;1&lt;/style&gt;&lt;/DisplayText&gt;&lt;record&gt;&lt;rec-number&gt;63&lt;/rec-number&gt;&lt;foreign-keys&gt;&lt;key app="EN" db-id="rrpptx5w9pppd3es0t6x5a9w9xwrp20r5vdr" timestamp="1546525667"&gt;63&lt;/key&gt;&lt;/foreign-keys&gt;&lt;ref-type name="Journal Article"&gt;17&lt;/ref-type&gt;&lt;contributors&gt;&lt;authors&gt;&lt;author&gt;Yohn, S. E.&lt;/author&gt;&lt;author&gt;Conn, P. J.&lt;/author&gt;&lt;/authors&gt;&lt;/contributors&gt;&lt;auth-address&gt;Department of Pharmacology, Vanderbilt University, Nashville, TN 37232, United States; Vanderbilt Center for Neuroscience Drug Discovery, Vanderbilt University, Nashville, TN 37232, United States.&amp;#xD;Department of Pharmacology, Vanderbilt University, Nashville, TN 37232, United States; Vanderbilt Center for Neuroscience Drug Discovery, Vanderbilt University, Nashville, TN 37232, United States. Electronic address: jeff.conn@vanderbilt.edu.&lt;/auth-address&gt;&lt;titles&gt;&lt;title&gt;Positive allosteric modulation of M1 and M4 muscarinic receptors as potential therapeutic treatments for schizophrenia&lt;/title&gt;&lt;secondary-title&gt;Neuropharmacology&lt;/secondary-title&gt;&lt;alt-title&gt;Neuropharmacology&lt;/alt-title&gt;&lt;/titles&gt;&lt;periodical&gt;&lt;full-title&gt;Neuropharmacology&lt;/full-title&gt;&lt;abbr-1&gt;Neuropharmacology&lt;/abbr-1&gt;&lt;/periodical&gt;&lt;alt-periodical&gt;&lt;full-title&gt;Neuropharmacology&lt;/full-title&gt;&lt;abbr-1&gt;Neuropharmacology&lt;/abbr-1&gt;&lt;/alt-periodical&gt;&lt;pages&gt;438-448&lt;/pages&gt;&lt;volume&gt;136&lt;/volume&gt;&lt;number&gt;Pt C&lt;/number&gt;&lt;edition&gt;2017/09/13&lt;/edition&gt;&lt;dates&gt;&lt;year&gt;2018&lt;/year&gt;&lt;pub-dates&gt;&lt;date&gt;Jul 1&lt;/date&gt;&lt;/pub-dates&gt;&lt;/dates&gt;&lt;isbn&gt;1873-7064 (Electronic)&amp;#xD;0028-3908 (Linking)&lt;/isbn&gt;&lt;accession-num&gt;28893562&lt;/accession-num&gt;&lt;work-type&gt;Review&lt;/work-type&gt;&lt;urls&gt;&lt;related-urls&gt;&lt;url&gt;http://www.ncbi.nlm.nih.gov/pubmed/28893562&lt;/url&gt;&lt;/related-urls&gt;&lt;/urls&gt;&lt;custom2&gt;5844786&lt;/custom2&gt;&lt;electronic-resource-num&gt;10.1016/j.neuropharm.2017.09.012&lt;/electronic-resource-num&gt;&lt;language&gt;eng&lt;/language&gt;&lt;/record&gt;&lt;/Cite&gt;&lt;/EndNote&gt;</w:instrText>
      </w:r>
      <w:r w:rsidR="00E576F8">
        <w:rPr>
          <w:rFonts w:eastAsia="TimesNewRoman"/>
        </w:rPr>
        <w:fldChar w:fldCharType="separate"/>
      </w:r>
      <w:r w:rsidR="00A638D2" w:rsidRPr="00A638D2">
        <w:rPr>
          <w:rFonts w:eastAsia="TimesNewRoman"/>
          <w:noProof/>
          <w:vertAlign w:val="superscript"/>
        </w:rPr>
        <w:t>1</w:t>
      </w:r>
      <w:r w:rsidR="00E576F8">
        <w:rPr>
          <w:rFonts w:eastAsia="TimesNewRoman"/>
        </w:rPr>
        <w:fldChar w:fldCharType="end"/>
      </w:r>
      <w:r w:rsidRPr="001C4112">
        <w:rPr>
          <w:rFonts w:eastAsia="TimesNewRoman"/>
        </w:rPr>
        <w:t xml:space="preserve"> myeloproliferative disorder or clozapine-induced agranulocytosis or granulocytopenia, Neuroleptic Malignant Syndrome, clinically significant tardive dyskinesia, non-nicotine psychoactive substance dependence within 12 months of screening or substance abuse within 3 months prior to screening, or receipt of clozapine in the 6 months prior to randomization, depot antipsychotic medication in the 3 months prior to randomization, or electroconvulsive therapy within 6 months prior to randomization.  </w:t>
      </w:r>
    </w:p>
    <w:p w14:paraId="4B8F36DB" w14:textId="77777777" w:rsidR="004D4C48" w:rsidRPr="001C4112" w:rsidRDefault="004D4C48" w:rsidP="004D4C48">
      <w:pPr>
        <w:rPr>
          <w:rFonts w:ascii="TimesNewRoman" w:eastAsia="TimesNewRoman" w:hAnsiTheme="minorHAnsi" w:cs="TimesNewRoman"/>
          <w:szCs w:val="24"/>
        </w:rPr>
      </w:pPr>
      <w:r w:rsidRPr="001C4112">
        <w:t>These criteria did not preclude adequately controlled hypothyroidism or hyperthyroidism, chronic bronchitis, mild emphysema, chronic obstructive pulmonary disease, controlled Type 2 diabetes, positive hepatitis C antibody with normal liver functions tests, controlled essential hypertension and nonclinically significant sinus bradycardia and sinus tachycardia.</w:t>
      </w:r>
    </w:p>
    <w:p w14:paraId="50385C0E" w14:textId="77777777" w:rsidR="004D4C48" w:rsidRPr="001C4112" w:rsidRDefault="004D4C48" w:rsidP="004D4C48">
      <w:pPr>
        <w:rPr>
          <w:rFonts w:eastAsia="TimesNewRoman"/>
        </w:rPr>
      </w:pPr>
      <w:r w:rsidRPr="001C4112">
        <w:rPr>
          <w:rFonts w:eastAsia="TimesNewRoman"/>
        </w:rPr>
        <w:t>Patients were additionally excluded for repeated demonstration of (Fridericia’s) corrected QT interval</w:t>
      </w:r>
      <w:r w:rsidR="004F1AB7">
        <w:rPr>
          <w:rFonts w:eastAsia="TimesNewRoman"/>
        </w:rPr>
        <w:t xml:space="preserve"> </w:t>
      </w:r>
      <w:r w:rsidRPr="001C4112">
        <w:rPr>
          <w:rFonts w:eastAsia="TimesNewRoman"/>
        </w:rPr>
        <w:t>&gt;450 msec on 12-lead ECG at screening or baseline and white blood cell (WBC) count &lt;3500/mm</w:t>
      </w:r>
      <w:r w:rsidRPr="001C4112">
        <w:rPr>
          <w:rFonts w:eastAsia="TimesNewRoman"/>
          <w:vertAlign w:val="superscript"/>
        </w:rPr>
        <w:t>3</w:t>
      </w:r>
      <w:r w:rsidRPr="001C4112">
        <w:rPr>
          <w:rFonts w:eastAsia="TimesNewRoman"/>
        </w:rPr>
        <w:t xml:space="preserve"> or absolute neutrophil count (ANC) &lt;2000/mm</w:t>
      </w:r>
      <w:r w:rsidRPr="001C4112">
        <w:rPr>
          <w:rFonts w:eastAsia="TimesNewRoman"/>
          <w:vertAlign w:val="superscript"/>
        </w:rPr>
        <w:t>3</w:t>
      </w:r>
      <w:r w:rsidRPr="001C4112">
        <w:rPr>
          <w:rFonts w:eastAsia="TimesNewRoman"/>
        </w:rPr>
        <w:t xml:space="preserve"> (thresholds for patients with benign ethnic neutropenia, WBC &lt;3000/mm</w:t>
      </w:r>
      <w:r w:rsidRPr="001C4112">
        <w:rPr>
          <w:rFonts w:eastAsia="TimesNewRoman"/>
          <w:vertAlign w:val="superscript"/>
        </w:rPr>
        <w:t>3</w:t>
      </w:r>
      <w:r w:rsidRPr="001C4112">
        <w:rPr>
          <w:rFonts w:eastAsia="TimesNewRoman"/>
        </w:rPr>
        <w:t>, ANC &lt;1500/mm</w:t>
      </w:r>
      <w:r w:rsidRPr="001C4112">
        <w:rPr>
          <w:rFonts w:eastAsia="TimesNewRoman"/>
          <w:vertAlign w:val="superscript"/>
        </w:rPr>
        <w:t>3</w:t>
      </w:r>
      <w:r w:rsidRPr="001C4112">
        <w:rPr>
          <w:rFonts w:eastAsia="TimesNewRoman"/>
        </w:rPr>
        <w:t>), positive urine drug screen for non-prescribed medications (unless the documented clinical history excluded a substance-induced etiology for the current episode of acute schizophrenia), use of prohibited medications that could not be discontinued during the study, inability to reduce daily benzodiazepine intake during hospitalization to a protocol-defined level, and clinically significant abnormal laboratory test results at screening. Screening aspartate aminotransferase (AST) and alanine aminotransferase (ALT) must have been ≤2 times the upper limit of the reference range, and total bilirubin, ≤1.5 times of the upper limit of the reference range.</w:t>
      </w:r>
    </w:p>
    <w:p w14:paraId="1D305F87" w14:textId="77777777" w:rsidR="00F66D37" w:rsidRDefault="004D4C48" w:rsidP="004D4C48">
      <w:r w:rsidRPr="001C4112">
        <w:rPr>
          <w:rFonts w:eastAsia="TimesNewRoman"/>
        </w:rPr>
        <w:lastRenderedPageBreak/>
        <w:t>Women of childbearing potential must have been sexually abstinent or agreed to use c</w:t>
      </w:r>
      <w:r w:rsidRPr="001C4112">
        <w:t>ontraception from screening through 30 days after the last dose of study drug. Pregnant and breastfeeding women were excluded.</w:t>
      </w:r>
    </w:p>
    <w:p w14:paraId="63CD7ABC" w14:textId="77777777" w:rsidR="00F66D37" w:rsidRDefault="00F66D37">
      <w:pPr>
        <w:spacing w:line="259" w:lineRule="auto"/>
      </w:pPr>
      <w:r>
        <w:br w:type="page"/>
      </w:r>
    </w:p>
    <w:p w14:paraId="5CEA5D14" w14:textId="77777777" w:rsidR="004D4C48" w:rsidRPr="001C4112" w:rsidRDefault="004D4C48" w:rsidP="004D4C48"/>
    <w:p w14:paraId="2601BFDA" w14:textId="77777777" w:rsidR="009D7530" w:rsidRDefault="009D7530" w:rsidP="00282088">
      <w:pPr>
        <w:spacing w:after="0" w:line="240" w:lineRule="auto"/>
        <w:rPr>
          <w:b/>
        </w:rPr>
      </w:pPr>
    </w:p>
    <w:p w14:paraId="2C29E424" w14:textId="77777777" w:rsidR="00674D4B" w:rsidRDefault="00674D4B" w:rsidP="00674D4B">
      <w:pPr>
        <w:spacing w:after="0" w:line="240" w:lineRule="auto"/>
      </w:pPr>
      <w:r w:rsidRPr="00335393">
        <w:rPr>
          <w:b/>
        </w:rPr>
        <w:t>TABLE</w:t>
      </w:r>
      <w:r w:rsidRPr="00335393" w:rsidDel="00A756DD">
        <w:rPr>
          <w:b/>
        </w:rPr>
        <w:t xml:space="preserve"> </w:t>
      </w:r>
      <w:r>
        <w:rPr>
          <w:b/>
        </w:rPr>
        <w:t>S1</w:t>
      </w:r>
      <w:r w:rsidRPr="00335393">
        <w:rPr>
          <w:b/>
        </w:rPr>
        <w:t>.</w:t>
      </w:r>
      <w:r>
        <w:t xml:space="preserve"> </w:t>
      </w:r>
      <w:r w:rsidRPr="00C7341C">
        <w:t>C</w:t>
      </w:r>
      <w:r>
        <w:t>hange From B</w:t>
      </w:r>
      <w:r w:rsidRPr="00EA6865">
        <w:t>aseline</w:t>
      </w:r>
      <w:r>
        <w:t xml:space="preserve"> at Day 28 in PANSS-Derived Marder Factor </w:t>
      </w:r>
      <w:r w:rsidRPr="00E37A83">
        <w:t xml:space="preserve">Scores </w:t>
      </w:r>
    </w:p>
    <w:p w14:paraId="5E21F9AA" w14:textId="77777777" w:rsidR="00674D4B" w:rsidRDefault="00674D4B" w:rsidP="00674D4B">
      <w:pPr>
        <w:spacing w:after="0" w:line="240" w:lineRule="auto"/>
      </w:pPr>
    </w:p>
    <w:tbl>
      <w:tblPr>
        <w:tblW w:w="8963" w:type="dxa"/>
        <w:tblBorders>
          <w:top w:val="single" w:sz="12" w:space="0" w:color="auto"/>
          <w:left w:val="single" w:sz="4" w:space="0" w:color="auto"/>
          <w:bottom w:val="single" w:sz="12" w:space="0" w:color="auto"/>
          <w:right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256"/>
        <w:gridCol w:w="567"/>
        <w:gridCol w:w="1559"/>
        <w:gridCol w:w="1264"/>
        <w:gridCol w:w="153"/>
        <w:gridCol w:w="1276"/>
        <w:gridCol w:w="888"/>
      </w:tblGrid>
      <w:tr w:rsidR="00674D4B" w:rsidRPr="002C770A" w14:paraId="40EAD8F7" w14:textId="77777777" w:rsidTr="00117060">
        <w:tc>
          <w:tcPr>
            <w:tcW w:w="3256" w:type="dxa"/>
            <w:vMerge w:val="restart"/>
            <w:tcBorders>
              <w:top w:val="single" w:sz="12" w:space="0" w:color="auto"/>
              <w:left w:val="nil"/>
            </w:tcBorders>
            <w:shd w:val="clear" w:color="auto" w:fill="auto"/>
          </w:tcPr>
          <w:p w14:paraId="5873DEA0" w14:textId="77777777" w:rsidR="00674D4B" w:rsidRPr="002C770A" w:rsidRDefault="00674D4B" w:rsidP="00117060">
            <w:pPr>
              <w:spacing w:after="0" w:line="240" w:lineRule="auto"/>
              <w:rPr>
                <w:b/>
              </w:rPr>
            </w:pPr>
            <w:r w:rsidRPr="002C770A">
              <w:rPr>
                <w:b/>
              </w:rPr>
              <w:t>Assessment</w:t>
            </w:r>
          </w:p>
        </w:tc>
        <w:tc>
          <w:tcPr>
            <w:tcW w:w="567" w:type="dxa"/>
            <w:vMerge w:val="restart"/>
            <w:tcBorders>
              <w:top w:val="single" w:sz="12" w:space="0" w:color="auto"/>
            </w:tcBorders>
            <w:shd w:val="clear" w:color="auto" w:fill="auto"/>
            <w:vAlign w:val="bottom"/>
          </w:tcPr>
          <w:p w14:paraId="7030813B" w14:textId="77777777" w:rsidR="00674D4B" w:rsidRPr="002C770A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2C770A">
              <w:rPr>
                <w:b/>
              </w:rPr>
              <w:t>N</w:t>
            </w:r>
          </w:p>
        </w:tc>
        <w:tc>
          <w:tcPr>
            <w:tcW w:w="1559" w:type="dxa"/>
            <w:vMerge w:val="restart"/>
            <w:tcBorders>
              <w:top w:val="single" w:sz="12" w:space="0" w:color="auto"/>
            </w:tcBorders>
            <w:shd w:val="clear" w:color="auto" w:fill="auto"/>
            <w:vAlign w:val="bottom"/>
          </w:tcPr>
          <w:p w14:paraId="0FDA9DDC" w14:textId="77777777" w:rsidR="00674D4B" w:rsidRPr="002C770A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2C770A">
              <w:rPr>
                <w:b/>
              </w:rPr>
              <w:t xml:space="preserve">LS </w:t>
            </w:r>
            <w:r>
              <w:rPr>
                <w:b/>
              </w:rPr>
              <w:t>M</w:t>
            </w:r>
            <w:r w:rsidRPr="002C770A">
              <w:rPr>
                <w:b/>
              </w:rPr>
              <w:t xml:space="preserve">ean (SE) </w:t>
            </w:r>
            <w:r>
              <w:rPr>
                <w:b/>
              </w:rPr>
              <w:t>C</w:t>
            </w:r>
            <w:r w:rsidRPr="002C770A">
              <w:rPr>
                <w:b/>
              </w:rPr>
              <w:t xml:space="preserve">hange </w:t>
            </w:r>
            <w:r>
              <w:rPr>
                <w:b/>
              </w:rPr>
              <w:t>F</w:t>
            </w:r>
            <w:r w:rsidRPr="002C770A">
              <w:rPr>
                <w:b/>
              </w:rPr>
              <w:t xml:space="preserve">rom </w:t>
            </w:r>
            <w:r>
              <w:rPr>
                <w:b/>
              </w:rPr>
              <w:t>B</w:t>
            </w:r>
            <w:r w:rsidRPr="002C770A">
              <w:rPr>
                <w:b/>
              </w:rPr>
              <w:t>aseline</w:t>
            </w:r>
          </w:p>
        </w:tc>
        <w:tc>
          <w:tcPr>
            <w:tcW w:w="3581" w:type="dxa"/>
            <w:gridSpan w:val="4"/>
            <w:tcBorders>
              <w:top w:val="single" w:sz="12" w:space="0" w:color="auto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0E6CA47" w14:textId="77777777" w:rsidR="00674D4B" w:rsidRPr="002C770A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2C770A">
              <w:rPr>
                <w:b/>
              </w:rPr>
              <w:t xml:space="preserve">Difference </w:t>
            </w:r>
            <w:r>
              <w:rPr>
                <w:b/>
              </w:rPr>
              <w:t>F</w:t>
            </w:r>
            <w:r w:rsidRPr="002C770A">
              <w:rPr>
                <w:b/>
              </w:rPr>
              <w:t xml:space="preserve">rom </w:t>
            </w:r>
            <w:r>
              <w:rPr>
                <w:b/>
              </w:rPr>
              <w:t>P</w:t>
            </w:r>
            <w:r w:rsidRPr="002C770A">
              <w:rPr>
                <w:b/>
              </w:rPr>
              <w:t>lacebo</w:t>
            </w:r>
          </w:p>
        </w:tc>
      </w:tr>
      <w:tr w:rsidR="00674D4B" w:rsidRPr="002C770A" w14:paraId="45A1A077" w14:textId="77777777" w:rsidTr="00117060">
        <w:tc>
          <w:tcPr>
            <w:tcW w:w="3256" w:type="dxa"/>
            <w:vMerge/>
            <w:tcBorders>
              <w:left w:val="nil"/>
              <w:bottom w:val="single" w:sz="4" w:space="0" w:color="auto"/>
            </w:tcBorders>
            <w:shd w:val="clear" w:color="auto" w:fill="auto"/>
          </w:tcPr>
          <w:p w14:paraId="0C924709" w14:textId="77777777" w:rsidR="00674D4B" w:rsidRPr="002C770A" w:rsidRDefault="00674D4B" w:rsidP="00117060">
            <w:pPr>
              <w:spacing w:after="0" w:line="240" w:lineRule="auto"/>
            </w:pPr>
          </w:p>
        </w:tc>
        <w:tc>
          <w:tcPr>
            <w:tcW w:w="567" w:type="dxa"/>
            <w:vMerge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62BBECCC" w14:textId="77777777" w:rsidR="00674D4B" w:rsidRPr="002C770A" w:rsidRDefault="00674D4B" w:rsidP="00117060">
            <w:pPr>
              <w:spacing w:after="0" w:line="240" w:lineRule="auto"/>
              <w:jc w:val="center"/>
            </w:pPr>
          </w:p>
        </w:tc>
        <w:tc>
          <w:tcPr>
            <w:tcW w:w="1559" w:type="dxa"/>
            <w:vMerge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5E7847B7" w14:textId="77777777" w:rsidR="00674D4B" w:rsidRPr="002C770A" w:rsidRDefault="00674D4B" w:rsidP="00117060">
            <w:pPr>
              <w:spacing w:after="0" w:line="240" w:lineRule="auto"/>
              <w:jc w:val="center"/>
            </w:pPr>
          </w:p>
        </w:tc>
        <w:tc>
          <w:tcPr>
            <w:tcW w:w="1417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bottom"/>
          </w:tcPr>
          <w:p w14:paraId="4764301D" w14:textId="77777777" w:rsidR="00674D4B" w:rsidRPr="002C770A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2C770A">
              <w:rPr>
                <w:b/>
              </w:rPr>
              <w:t xml:space="preserve">LS </w:t>
            </w:r>
            <w:r>
              <w:rPr>
                <w:b/>
              </w:rPr>
              <w:t>M</w:t>
            </w:r>
            <w:r w:rsidRPr="002C770A">
              <w:rPr>
                <w:b/>
              </w:rPr>
              <w:t xml:space="preserve">ean (SE) </w:t>
            </w:r>
            <w:r>
              <w:rPr>
                <w:b/>
              </w:rPr>
              <w:t>C</w:t>
            </w:r>
            <w:r w:rsidRPr="002C770A">
              <w:rPr>
                <w:b/>
              </w:rPr>
              <w:t>hange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vAlign w:val="bottom"/>
          </w:tcPr>
          <w:p w14:paraId="6996B34E" w14:textId="77777777" w:rsidR="00674D4B" w:rsidRPr="002C770A" w:rsidRDefault="00674D4B" w:rsidP="00117060">
            <w:pPr>
              <w:spacing w:after="0" w:line="240" w:lineRule="auto"/>
              <w:jc w:val="center"/>
              <w:rPr>
                <w:b/>
              </w:rPr>
            </w:pPr>
          </w:p>
          <w:p w14:paraId="5569B151" w14:textId="77777777" w:rsidR="00674D4B" w:rsidRPr="002C770A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2C770A">
              <w:rPr>
                <w:b/>
              </w:rPr>
              <w:t>80% CI</w:t>
            </w:r>
          </w:p>
        </w:tc>
        <w:tc>
          <w:tcPr>
            <w:tcW w:w="888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52C4658A" w14:textId="77777777" w:rsidR="00674D4B" w:rsidRPr="002C770A" w:rsidRDefault="00674D4B" w:rsidP="00117060">
            <w:pPr>
              <w:spacing w:after="0" w:line="240" w:lineRule="auto"/>
              <w:jc w:val="center"/>
              <w:rPr>
                <w:b/>
              </w:rPr>
            </w:pPr>
          </w:p>
          <w:p w14:paraId="5378354D" w14:textId="77777777" w:rsidR="00674D4B" w:rsidRPr="002C770A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FB5E6B">
              <w:rPr>
                <w:b/>
                <w:i/>
              </w:rPr>
              <w:t>P</w:t>
            </w:r>
            <w:r w:rsidRPr="002C770A">
              <w:rPr>
                <w:b/>
              </w:rPr>
              <w:t>-</w:t>
            </w:r>
            <w:r>
              <w:rPr>
                <w:b/>
              </w:rPr>
              <w:t>V</w:t>
            </w:r>
            <w:r w:rsidRPr="002C770A">
              <w:rPr>
                <w:b/>
              </w:rPr>
              <w:t>alue</w:t>
            </w:r>
          </w:p>
        </w:tc>
      </w:tr>
      <w:tr w:rsidR="00674D4B" w:rsidRPr="002C770A" w14:paraId="63A88687" w14:textId="77777777" w:rsidTr="00117060">
        <w:tc>
          <w:tcPr>
            <w:tcW w:w="8963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6495D8BC" w14:textId="77777777" w:rsidR="00674D4B" w:rsidRPr="002C770A" w:rsidRDefault="00674D4B" w:rsidP="00117060">
            <w:pPr>
              <w:spacing w:before="200" w:after="0" w:line="240" w:lineRule="auto"/>
              <w:rPr>
                <w:b/>
              </w:rPr>
            </w:pPr>
            <w:r w:rsidRPr="002C770A">
              <w:rPr>
                <w:b/>
              </w:rPr>
              <w:t>Marder Positive Factor Score</w:t>
            </w:r>
          </w:p>
        </w:tc>
      </w:tr>
      <w:tr w:rsidR="00674D4B" w:rsidRPr="002C770A" w14:paraId="7751648D" w14:textId="77777777" w:rsidTr="00117060">
        <w:tc>
          <w:tcPr>
            <w:tcW w:w="3256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533DC7E7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5 mg Q12H</w:t>
            </w:r>
          </w:p>
        </w:tc>
        <w:tc>
          <w:tcPr>
            <w:tcW w:w="567" w:type="dxa"/>
            <w:tcBorders>
              <w:top w:val="nil"/>
            </w:tcBorders>
            <w:shd w:val="clear" w:color="auto" w:fill="auto"/>
            <w:vAlign w:val="center"/>
          </w:tcPr>
          <w:p w14:paraId="042AC11D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tcBorders>
              <w:top w:val="nil"/>
            </w:tcBorders>
            <w:shd w:val="clear" w:color="auto" w:fill="auto"/>
            <w:vAlign w:val="center"/>
          </w:tcPr>
          <w:p w14:paraId="773F20FE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5.0 (0.6)</w:t>
            </w:r>
          </w:p>
        </w:tc>
        <w:tc>
          <w:tcPr>
            <w:tcW w:w="1264" w:type="dxa"/>
            <w:tcBorders>
              <w:top w:val="nil"/>
            </w:tcBorders>
            <w:shd w:val="clear" w:color="auto" w:fill="auto"/>
            <w:vAlign w:val="center"/>
          </w:tcPr>
          <w:p w14:paraId="4BE19799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0.7 (0.9)</w:t>
            </w:r>
          </w:p>
        </w:tc>
        <w:tc>
          <w:tcPr>
            <w:tcW w:w="1429" w:type="dxa"/>
            <w:gridSpan w:val="2"/>
            <w:tcBorders>
              <w:top w:val="nil"/>
            </w:tcBorders>
            <w:shd w:val="clear" w:color="auto" w:fill="auto"/>
            <w:vAlign w:val="center"/>
          </w:tcPr>
          <w:p w14:paraId="2881B50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1.8, 0.4)</w:t>
            </w:r>
          </w:p>
        </w:tc>
        <w:tc>
          <w:tcPr>
            <w:tcW w:w="888" w:type="dxa"/>
            <w:tcBorders>
              <w:top w:val="nil"/>
              <w:right w:val="nil"/>
            </w:tcBorders>
            <w:shd w:val="clear" w:color="auto" w:fill="auto"/>
            <w:vAlign w:val="center"/>
          </w:tcPr>
          <w:p w14:paraId="1309BAD6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026CD951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088B7A00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15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9D4006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5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51F73CA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4.7 (0.6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22A9CB1A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0.4 (</w:t>
            </w:r>
            <w:r w:rsidRPr="002C770A">
              <w:t>0.9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66E1593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1.5, 0.8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6E27A835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33692779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24D9A6CF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Risperidone </w:t>
            </w:r>
            <w:r>
              <w:t>3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4CE11763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2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24B06AE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6.9 (0.9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434C399F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2.6 (</w:t>
            </w:r>
            <w:r w:rsidRPr="002C770A">
              <w:t>1.1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5E4B5EB4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 xml:space="preserve">4.1, </w:t>
            </w:r>
            <w:r>
              <w:t>–</w:t>
            </w:r>
            <w:r w:rsidRPr="002C770A">
              <w:t>1.2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0C7D0658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0.010</w:t>
            </w:r>
          </w:p>
        </w:tc>
      </w:tr>
      <w:tr w:rsidR="00674D4B" w:rsidRPr="002C770A" w14:paraId="1B37CB0B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641C2E10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2C770A">
              <w:t>Placebo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820053D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F75BE70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4.3 (0.6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1317C142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115DAA1E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5153E9A9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</w:tr>
      <w:tr w:rsidR="00674D4B" w:rsidRPr="002C770A" w14:paraId="173B347B" w14:textId="77777777" w:rsidTr="00117060">
        <w:tc>
          <w:tcPr>
            <w:tcW w:w="8963" w:type="dxa"/>
            <w:gridSpan w:val="7"/>
            <w:tcBorders>
              <w:left w:val="nil"/>
              <w:right w:val="nil"/>
            </w:tcBorders>
            <w:shd w:val="clear" w:color="auto" w:fill="auto"/>
          </w:tcPr>
          <w:p w14:paraId="467525E2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  <w:rPr>
                <w:b/>
              </w:rPr>
            </w:pPr>
            <w:r w:rsidRPr="002C770A">
              <w:rPr>
                <w:b/>
              </w:rPr>
              <w:t>Marder Negative Factor Score</w:t>
            </w:r>
          </w:p>
        </w:tc>
      </w:tr>
      <w:tr w:rsidR="00674D4B" w:rsidRPr="002C770A" w14:paraId="3C5AEE55" w14:textId="77777777" w:rsidTr="00117060">
        <w:tc>
          <w:tcPr>
            <w:tcW w:w="3256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5559234E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5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57AC5242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8DC8F89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2.8 (0.6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107B4148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0.8 (</w:t>
            </w:r>
            <w:r w:rsidRPr="002C770A">
              <w:t>0.8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638417B5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1.8, 0.2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5D8E6F9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6F695F3C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077618DC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15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58A46B90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5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6BF63A2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2.6 (0.6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675DFC0A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0.6 (0.8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1B9B02B2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1.6, 0.4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24C33232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3A993FFB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38776E0B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Risperidone </w:t>
            </w:r>
            <w:r>
              <w:t>3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58C56F8A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2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954EF47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2.8 (0.8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3A6C5115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0.8 (1.0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686F67BF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2.1, 0.5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14EBF16B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3CFE3952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24385D2C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2C770A">
              <w:t>Placebo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15B246C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09108FE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2.0 (0.6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1712D63D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48B18D18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5E7EAEA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</w:tr>
      <w:tr w:rsidR="00674D4B" w:rsidRPr="002C770A" w14:paraId="46C425B5" w14:textId="77777777" w:rsidTr="00117060">
        <w:tc>
          <w:tcPr>
            <w:tcW w:w="8963" w:type="dxa"/>
            <w:gridSpan w:val="7"/>
            <w:tcBorders>
              <w:left w:val="nil"/>
              <w:right w:val="nil"/>
            </w:tcBorders>
            <w:shd w:val="clear" w:color="auto" w:fill="auto"/>
          </w:tcPr>
          <w:p w14:paraId="7FE9C8AA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  <w:rPr>
                <w:b/>
              </w:rPr>
            </w:pPr>
            <w:r w:rsidRPr="002C770A">
              <w:rPr>
                <w:b/>
              </w:rPr>
              <w:t>Marder Disorganized Thought Score</w:t>
            </w:r>
          </w:p>
        </w:tc>
      </w:tr>
      <w:tr w:rsidR="00674D4B" w:rsidRPr="002C770A" w14:paraId="33A666E5" w14:textId="77777777" w:rsidTr="00117060">
        <w:tc>
          <w:tcPr>
            <w:tcW w:w="3256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6DE765A5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5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133636D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7A2970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2.1 (0.4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6894632F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0.4 (0.6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1FADF67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1.2, 0.4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6FD403E5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71757695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11C63F07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15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7D6CAF3B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5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D8B5368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1.8 (0.5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750BA90D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0.1 (0.6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5B61439E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0.9, 0.7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3D6BF3D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6982C977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42533448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Risperidone </w:t>
            </w:r>
            <w:r>
              <w:t>3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0D097544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2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EE473A4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3.2 (0.7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5D352E6C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1.5 (0.8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5C42C8E3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 xml:space="preserve">2.5, </w:t>
            </w:r>
            <w:r>
              <w:t>–</w:t>
            </w:r>
            <w:r w:rsidRPr="002C770A">
              <w:t>0.4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09219CA3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0.03</w:t>
            </w:r>
            <w:r w:rsidRPr="00E576F8">
              <w:t>5</w:t>
            </w:r>
          </w:p>
        </w:tc>
      </w:tr>
      <w:tr w:rsidR="00674D4B" w:rsidRPr="002C770A" w14:paraId="74B38B3B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5977D988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2C770A">
              <w:t>Placebo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5E1278C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B70A58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1.7 (0.4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4E147556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01E633E5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77618EE3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</w:tr>
      <w:tr w:rsidR="00674D4B" w:rsidRPr="002C770A" w14:paraId="13677F09" w14:textId="77777777" w:rsidTr="00117060">
        <w:tc>
          <w:tcPr>
            <w:tcW w:w="8963" w:type="dxa"/>
            <w:gridSpan w:val="7"/>
            <w:tcBorders>
              <w:left w:val="nil"/>
              <w:right w:val="nil"/>
            </w:tcBorders>
            <w:shd w:val="clear" w:color="auto" w:fill="auto"/>
          </w:tcPr>
          <w:p w14:paraId="26F15570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  <w:rPr>
                <w:b/>
              </w:rPr>
            </w:pPr>
            <w:r w:rsidRPr="002C770A">
              <w:rPr>
                <w:b/>
              </w:rPr>
              <w:t>Marder Hostility / Excitement Score</w:t>
            </w:r>
          </w:p>
        </w:tc>
      </w:tr>
      <w:tr w:rsidR="00674D4B" w:rsidRPr="002C770A" w14:paraId="2DDDD8D6" w14:textId="77777777" w:rsidTr="00117060">
        <w:tc>
          <w:tcPr>
            <w:tcW w:w="3256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04812B7A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5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A6DAB6E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C567913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0.8 (0.4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6C6F86C5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0.04 (0.5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0D922E9A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0.7, 0.6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3C128750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0DF142AA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32D45C3D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15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7E3697A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5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A523495" w14:textId="77777777" w:rsidR="00674D4B" w:rsidRPr="002C770A" w:rsidRDefault="00674D4B" w:rsidP="00117060">
            <w:pPr>
              <w:tabs>
                <w:tab w:val="center" w:pos="686"/>
              </w:tabs>
              <w:spacing w:after="0" w:line="240" w:lineRule="auto"/>
              <w:jc w:val="center"/>
            </w:pPr>
            <w:r>
              <w:t>–</w:t>
            </w:r>
            <w:r w:rsidRPr="002C770A">
              <w:t>0.6 (0.4</w:t>
            </w:r>
            <w:r>
              <w:t>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0EB7E1A4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0.2 (0.5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3F581C2E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0.5, 0.8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323DF51E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57FEF82A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7B972129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Risperidone </w:t>
            </w:r>
            <w:r>
              <w:t>3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6FE024F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2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4F625EB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2.4 (0.5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72195F4A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1.7 (0.6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52699F8E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2.5, 0.8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391AE639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0.005</w:t>
            </w:r>
          </w:p>
        </w:tc>
      </w:tr>
      <w:tr w:rsidR="00674D4B" w:rsidRPr="002C770A" w14:paraId="6E4AF01F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6B834CD4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2C770A">
              <w:t>Placebo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27275E99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C64D78B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0.7 (0.4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33ADBFAC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2B9EEA99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0A9AC38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</w:tr>
      <w:tr w:rsidR="00674D4B" w:rsidRPr="002C770A" w14:paraId="0806CAD8" w14:textId="77777777" w:rsidTr="00117060">
        <w:tc>
          <w:tcPr>
            <w:tcW w:w="8963" w:type="dxa"/>
            <w:gridSpan w:val="7"/>
            <w:tcBorders>
              <w:left w:val="nil"/>
              <w:right w:val="nil"/>
            </w:tcBorders>
            <w:shd w:val="clear" w:color="auto" w:fill="auto"/>
          </w:tcPr>
          <w:p w14:paraId="4BEAC14F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  <w:rPr>
                <w:b/>
              </w:rPr>
            </w:pPr>
            <w:r w:rsidRPr="002C770A">
              <w:rPr>
                <w:b/>
              </w:rPr>
              <w:t>Marder Anxiety / Depression Score</w:t>
            </w:r>
          </w:p>
        </w:tc>
      </w:tr>
      <w:tr w:rsidR="00674D4B" w:rsidRPr="002C770A" w14:paraId="6CB84E7E" w14:textId="77777777" w:rsidTr="00117060">
        <w:tc>
          <w:tcPr>
            <w:tcW w:w="3256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07A07D77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5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32F9EC2A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8E5C7FF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2.5 (0.4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62365914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0.1 (0.5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5A042D21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0.6, 0.8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6D443529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2CCFAEF3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75A8277D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15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4EFFE005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5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941F22A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2.2 (0.4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01F400A4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0.5 (0.5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08C93CB8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0.2, 1.2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2B2B079C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NS</w:t>
            </w:r>
          </w:p>
        </w:tc>
      </w:tr>
      <w:tr w:rsidR="00674D4B" w:rsidRPr="002C770A" w14:paraId="79518A62" w14:textId="77777777" w:rsidTr="00117060">
        <w:tc>
          <w:tcPr>
            <w:tcW w:w="3256" w:type="dxa"/>
            <w:tcBorders>
              <w:left w:val="nil"/>
            </w:tcBorders>
            <w:shd w:val="clear" w:color="auto" w:fill="auto"/>
            <w:vAlign w:val="center"/>
          </w:tcPr>
          <w:p w14:paraId="36776F37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Risperidone </w:t>
            </w:r>
            <w:r>
              <w:t>3 mg Q12H</w:t>
            </w:r>
          </w:p>
        </w:tc>
        <w:tc>
          <w:tcPr>
            <w:tcW w:w="567" w:type="dxa"/>
            <w:shd w:val="clear" w:color="auto" w:fill="auto"/>
            <w:vAlign w:val="center"/>
          </w:tcPr>
          <w:p w14:paraId="1EF26564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2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4286560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4.3 (0.6)</w:t>
            </w:r>
          </w:p>
        </w:tc>
        <w:tc>
          <w:tcPr>
            <w:tcW w:w="1264" w:type="dxa"/>
            <w:shd w:val="clear" w:color="auto" w:fill="auto"/>
            <w:vAlign w:val="center"/>
          </w:tcPr>
          <w:p w14:paraId="2CC5E89F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1.7 (0.7)</w:t>
            </w:r>
          </w:p>
        </w:tc>
        <w:tc>
          <w:tcPr>
            <w:tcW w:w="1429" w:type="dxa"/>
            <w:gridSpan w:val="2"/>
            <w:shd w:val="clear" w:color="auto" w:fill="auto"/>
            <w:vAlign w:val="center"/>
          </w:tcPr>
          <w:p w14:paraId="3F79DFF2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(</w:t>
            </w:r>
            <w:r>
              <w:t>–</w:t>
            </w:r>
            <w:r w:rsidRPr="002C770A">
              <w:t>2.6, 0.9)</w:t>
            </w:r>
          </w:p>
        </w:tc>
        <w:tc>
          <w:tcPr>
            <w:tcW w:w="888" w:type="dxa"/>
            <w:tcBorders>
              <w:right w:val="nil"/>
            </w:tcBorders>
            <w:shd w:val="clear" w:color="auto" w:fill="auto"/>
            <w:vAlign w:val="center"/>
          </w:tcPr>
          <w:p w14:paraId="41912BFE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0.007</w:t>
            </w:r>
          </w:p>
        </w:tc>
      </w:tr>
      <w:tr w:rsidR="00674D4B" w:rsidRPr="002C770A" w14:paraId="63C028D4" w14:textId="77777777" w:rsidTr="00F4554F">
        <w:trPr>
          <w:trHeight w:val="449"/>
        </w:trPr>
        <w:tc>
          <w:tcPr>
            <w:tcW w:w="3256" w:type="dxa"/>
            <w:tcBorders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4836CD02" w14:textId="77777777" w:rsidR="00674D4B" w:rsidRPr="002C770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2C770A">
              <w:t>Placebo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963A5DB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63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DEC47B" w14:textId="77777777" w:rsidR="00674D4B" w:rsidRPr="002C770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C770A">
              <w:t>2.6 (0.4)</w:t>
            </w:r>
          </w:p>
        </w:tc>
        <w:tc>
          <w:tcPr>
            <w:tcW w:w="126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324A1B0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1429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F5BB247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  <w:tc>
          <w:tcPr>
            <w:tcW w:w="888" w:type="dxa"/>
            <w:tcBorders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BD349BA" w14:textId="77777777" w:rsidR="00674D4B" w:rsidRPr="002C770A" w:rsidRDefault="00674D4B" w:rsidP="00117060">
            <w:pPr>
              <w:spacing w:after="0" w:line="240" w:lineRule="auto"/>
              <w:jc w:val="center"/>
            </w:pPr>
            <w:r w:rsidRPr="002C770A">
              <w:t>-</w:t>
            </w:r>
          </w:p>
        </w:tc>
      </w:tr>
      <w:tr w:rsidR="007A3F18" w:rsidRPr="002C770A" w14:paraId="20614142" w14:textId="77777777" w:rsidTr="00F4554F">
        <w:tc>
          <w:tcPr>
            <w:tcW w:w="8963" w:type="dxa"/>
            <w:gridSpan w:val="7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DEB3910" w14:textId="77777777" w:rsidR="007A3F18" w:rsidRPr="002C770A" w:rsidRDefault="007A3F18" w:rsidP="007A3F18">
            <w:pPr>
              <w:pBdr>
                <w:left w:val="single" w:sz="4" w:space="1" w:color="auto"/>
                <w:right w:val="single" w:sz="4" w:space="4" w:color="auto"/>
              </w:pBdr>
              <w:spacing w:after="0" w:line="240" w:lineRule="auto"/>
              <w:rPr>
                <w:sz w:val="20"/>
                <w:szCs w:val="20"/>
              </w:rPr>
            </w:pPr>
            <w:r w:rsidRPr="002C770A">
              <w:rPr>
                <w:sz w:val="20"/>
                <w:szCs w:val="20"/>
              </w:rPr>
              <w:t>Level of significance is 0.1.</w:t>
            </w:r>
          </w:p>
          <w:p w14:paraId="23F8F1CE" w14:textId="77777777" w:rsidR="007A3F18" w:rsidRPr="002C770A" w:rsidRDefault="007A3F18" w:rsidP="007A3F18">
            <w:pPr>
              <w:pBdr>
                <w:left w:val="single" w:sz="4" w:space="1" w:color="auto"/>
              </w:pBdr>
              <w:spacing w:after="0" w:line="240" w:lineRule="auto"/>
            </w:pPr>
            <w:r>
              <w:rPr>
                <w:sz w:val="20"/>
                <w:szCs w:val="20"/>
              </w:rPr>
              <w:t xml:space="preserve">CI indicates confidence interval; LS, least </w:t>
            </w:r>
            <w:r w:rsidRPr="00C14908">
              <w:rPr>
                <w:sz w:val="20"/>
                <w:szCs w:val="20"/>
              </w:rPr>
              <w:t xml:space="preserve">squares; </w:t>
            </w:r>
            <w:r w:rsidRPr="002C770A">
              <w:rPr>
                <w:sz w:val="20"/>
                <w:szCs w:val="20"/>
              </w:rPr>
              <w:t>NS</w:t>
            </w:r>
            <w:r>
              <w:rPr>
                <w:sz w:val="20"/>
                <w:szCs w:val="20"/>
              </w:rPr>
              <w:t xml:space="preserve">, </w:t>
            </w:r>
            <w:r w:rsidRPr="002C770A">
              <w:rPr>
                <w:sz w:val="20"/>
                <w:szCs w:val="20"/>
              </w:rPr>
              <w:t>not statistically significant</w:t>
            </w:r>
            <w:r>
              <w:rPr>
                <w:sz w:val="20"/>
                <w:szCs w:val="20"/>
              </w:rPr>
              <w:t>; SE, standard error</w:t>
            </w:r>
            <w:r w:rsidRPr="002C770A">
              <w:rPr>
                <w:sz w:val="20"/>
                <w:szCs w:val="20"/>
              </w:rPr>
              <w:t>.</w:t>
            </w:r>
          </w:p>
        </w:tc>
      </w:tr>
    </w:tbl>
    <w:p w14:paraId="4E113726" w14:textId="77777777" w:rsidR="00674D4B" w:rsidRDefault="00674D4B" w:rsidP="00674D4B">
      <w:pPr>
        <w:spacing w:after="0" w:line="240" w:lineRule="auto"/>
      </w:pPr>
    </w:p>
    <w:p w14:paraId="057D9329" w14:textId="77777777" w:rsidR="00674D4B" w:rsidRDefault="00674D4B" w:rsidP="00674D4B">
      <w:pPr>
        <w:spacing w:after="0" w:line="240" w:lineRule="auto"/>
      </w:pPr>
      <w:r>
        <w:br w:type="page"/>
      </w:r>
      <w:r w:rsidRPr="00335393">
        <w:rPr>
          <w:b/>
        </w:rPr>
        <w:lastRenderedPageBreak/>
        <w:t>TABLE</w:t>
      </w:r>
      <w:r w:rsidRPr="00056991" w:rsidDel="00A756DD">
        <w:rPr>
          <w:b/>
        </w:rPr>
        <w:t xml:space="preserve"> </w:t>
      </w:r>
      <w:r>
        <w:rPr>
          <w:b/>
        </w:rPr>
        <w:t>S2</w:t>
      </w:r>
      <w:r w:rsidRPr="00056991">
        <w:rPr>
          <w:b/>
        </w:rPr>
        <w:t>.</w:t>
      </w:r>
      <w:r>
        <w:t xml:space="preserve"> </w:t>
      </w:r>
      <w:r w:rsidRPr="00C7341C">
        <w:t>C</w:t>
      </w:r>
      <w:r>
        <w:t>hange From B</w:t>
      </w:r>
      <w:r w:rsidRPr="00EA6865">
        <w:t>aseline</w:t>
      </w:r>
      <w:r>
        <w:t xml:space="preserve"> at Day 28 in PANSS-Derived BPRS, CGI-S, and GAF Scores </w:t>
      </w:r>
    </w:p>
    <w:p w14:paraId="3D834404" w14:textId="77777777" w:rsidR="00674D4B" w:rsidRDefault="00674D4B" w:rsidP="00674D4B">
      <w:pPr>
        <w:spacing w:after="0" w:line="240" w:lineRule="auto"/>
      </w:pPr>
    </w:p>
    <w:tbl>
      <w:tblPr>
        <w:tblW w:w="896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14"/>
        <w:gridCol w:w="709"/>
        <w:gridCol w:w="1417"/>
        <w:gridCol w:w="1418"/>
        <w:gridCol w:w="1417"/>
        <w:gridCol w:w="888"/>
      </w:tblGrid>
      <w:tr w:rsidR="00674D4B" w:rsidRPr="00056991" w14:paraId="5B04020B" w14:textId="77777777" w:rsidTr="0061369C">
        <w:tc>
          <w:tcPr>
            <w:tcW w:w="3114" w:type="dxa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</w:tcPr>
          <w:p w14:paraId="6FD5292A" w14:textId="77777777" w:rsidR="00674D4B" w:rsidRPr="00056991" w:rsidRDefault="00674D4B" w:rsidP="00117060">
            <w:pPr>
              <w:spacing w:after="0" w:line="240" w:lineRule="auto"/>
              <w:rPr>
                <w:b/>
              </w:rPr>
            </w:pPr>
            <w:r w:rsidRPr="00056991">
              <w:rPr>
                <w:b/>
              </w:rPr>
              <w:t>Assessment</w:t>
            </w:r>
          </w:p>
        </w:tc>
        <w:tc>
          <w:tcPr>
            <w:tcW w:w="709" w:type="dxa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  <w:vAlign w:val="bottom"/>
          </w:tcPr>
          <w:p w14:paraId="5F9916AF" w14:textId="77777777" w:rsidR="00674D4B" w:rsidRPr="00056991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056991">
              <w:rPr>
                <w:b/>
              </w:rPr>
              <w:t>N</w:t>
            </w:r>
          </w:p>
        </w:tc>
        <w:tc>
          <w:tcPr>
            <w:tcW w:w="1417" w:type="dxa"/>
            <w:vMerge w:val="restart"/>
            <w:tcBorders>
              <w:top w:val="single" w:sz="12" w:space="0" w:color="auto"/>
              <w:left w:val="nil"/>
              <w:right w:val="nil"/>
            </w:tcBorders>
            <w:shd w:val="clear" w:color="auto" w:fill="auto"/>
          </w:tcPr>
          <w:p w14:paraId="0F081D1B" w14:textId="77777777" w:rsidR="00674D4B" w:rsidRPr="00056991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LS M</w:t>
            </w:r>
            <w:r w:rsidRPr="00056991">
              <w:rPr>
                <w:b/>
              </w:rPr>
              <w:t xml:space="preserve">ean (SE) </w:t>
            </w:r>
            <w:r>
              <w:rPr>
                <w:b/>
              </w:rPr>
              <w:t>C</w:t>
            </w:r>
            <w:r w:rsidRPr="00056991">
              <w:rPr>
                <w:b/>
              </w:rPr>
              <w:t xml:space="preserve">hange </w:t>
            </w:r>
            <w:r>
              <w:rPr>
                <w:b/>
              </w:rPr>
              <w:t>F</w:t>
            </w:r>
            <w:r w:rsidRPr="00056991">
              <w:rPr>
                <w:b/>
              </w:rPr>
              <w:t xml:space="preserve">rom </w:t>
            </w:r>
            <w:r>
              <w:rPr>
                <w:b/>
              </w:rPr>
              <w:t>B</w:t>
            </w:r>
            <w:r w:rsidRPr="00056991">
              <w:rPr>
                <w:b/>
              </w:rPr>
              <w:t>aseline</w:t>
            </w:r>
          </w:p>
        </w:tc>
        <w:tc>
          <w:tcPr>
            <w:tcW w:w="3723" w:type="dxa"/>
            <w:gridSpan w:val="3"/>
            <w:tcBorders>
              <w:top w:val="single" w:sz="12" w:space="0" w:color="auto"/>
              <w:left w:val="nil"/>
              <w:right w:val="nil"/>
            </w:tcBorders>
            <w:shd w:val="clear" w:color="auto" w:fill="FFFFFF"/>
          </w:tcPr>
          <w:p w14:paraId="45514D01" w14:textId="77777777" w:rsidR="00674D4B" w:rsidRPr="00056991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056991">
              <w:rPr>
                <w:b/>
              </w:rPr>
              <w:t xml:space="preserve">Difference </w:t>
            </w:r>
            <w:r>
              <w:rPr>
                <w:b/>
              </w:rPr>
              <w:t>F</w:t>
            </w:r>
            <w:r w:rsidRPr="00056991">
              <w:rPr>
                <w:b/>
              </w:rPr>
              <w:t xml:space="preserve">rom </w:t>
            </w:r>
            <w:r>
              <w:rPr>
                <w:b/>
              </w:rPr>
              <w:t>P</w:t>
            </w:r>
            <w:r w:rsidRPr="00056991">
              <w:rPr>
                <w:b/>
              </w:rPr>
              <w:t>lacebo</w:t>
            </w:r>
          </w:p>
        </w:tc>
      </w:tr>
      <w:tr w:rsidR="00674D4B" w:rsidRPr="00DE2CEA" w14:paraId="46ECD1DB" w14:textId="77777777" w:rsidTr="0061369C">
        <w:tc>
          <w:tcPr>
            <w:tcW w:w="311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3CF424D" w14:textId="77777777" w:rsidR="00674D4B" w:rsidRPr="00DE2CEA" w:rsidRDefault="00674D4B" w:rsidP="00117060">
            <w:pPr>
              <w:spacing w:after="0" w:line="240" w:lineRule="auto"/>
            </w:pPr>
          </w:p>
        </w:tc>
        <w:tc>
          <w:tcPr>
            <w:tcW w:w="709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12F69CE" w14:textId="77777777" w:rsidR="00674D4B" w:rsidRPr="00DE2CEA" w:rsidRDefault="00674D4B" w:rsidP="00117060">
            <w:pPr>
              <w:spacing w:after="0" w:line="240" w:lineRule="auto"/>
              <w:jc w:val="center"/>
            </w:pPr>
          </w:p>
        </w:tc>
        <w:tc>
          <w:tcPr>
            <w:tcW w:w="1417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2FAB18C" w14:textId="77777777" w:rsidR="00674D4B" w:rsidRPr="00DE2CEA" w:rsidRDefault="00674D4B" w:rsidP="00117060">
            <w:pPr>
              <w:spacing w:after="0" w:line="240" w:lineRule="auto"/>
              <w:jc w:val="center"/>
            </w:pPr>
          </w:p>
        </w:tc>
        <w:tc>
          <w:tcPr>
            <w:tcW w:w="1418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3679F3B2" w14:textId="77777777" w:rsidR="00674D4B" w:rsidRPr="00056991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056991">
              <w:rPr>
                <w:b/>
              </w:rPr>
              <w:t xml:space="preserve">LS </w:t>
            </w:r>
            <w:r>
              <w:rPr>
                <w:b/>
              </w:rPr>
              <w:t>M</w:t>
            </w:r>
            <w:r w:rsidRPr="00056991">
              <w:rPr>
                <w:b/>
              </w:rPr>
              <w:t xml:space="preserve">ean (SE) </w:t>
            </w:r>
            <w:r>
              <w:rPr>
                <w:b/>
              </w:rPr>
              <w:t>C</w:t>
            </w:r>
            <w:r w:rsidRPr="00056991">
              <w:rPr>
                <w:b/>
              </w:rPr>
              <w:t>hange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7F86BC9A" w14:textId="77777777" w:rsidR="00674D4B" w:rsidRDefault="00674D4B" w:rsidP="00117060">
            <w:pPr>
              <w:spacing w:after="0" w:line="240" w:lineRule="auto"/>
              <w:jc w:val="center"/>
              <w:rPr>
                <w:b/>
              </w:rPr>
            </w:pPr>
          </w:p>
          <w:p w14:paraId="6EFE6CA8" w14:textId="77777777" w:rsidR="00674D4B" w:rsidRPr="00056991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>
              <w:rPr>
                <w:b/>
              </w:rPr>
              <w:t>80% CI</w:t>
            </w:r>
          </w:p>
        </w:tc>
        <w:tc>
          <w:tcPr>
            <w:tcW w:w="888" w:type="dxa"/>
            <w:tcBorders>
              <w:left w:val="nil"/>
              <w:bottom w:val="single" w:sz="4" w:space="0" w:color="auto"/>
              <w:right w:val="nil"/>
            </w:tcBorders>
            <w:shd w:val="clear" w:color="auto" w:fill="FFFFFF"/>
            <w:vAlign w:val="bottom"/>
          </w:tcPr>
          <w:p w14:paraId="319B6E08" w14:textId="77777777" w:rsidR="00674D4B" w:rsidRDefault="00674D4B" w:rsidP="00117060">
            <w:pPr>
              <w:spacing w:after="0" w:line="240" w:lineRule="auto"/>
              <w:jc w:val="center"/>
              <w:rPr>
                <w:b/>
              </w:rPr>
            </w:pPr>
          </w:p>
          <w:p w14:paraId="32D8EC45" w14:textId="77777777" w:rsidR="00674D4B" w:rsidRPr="00056991" w:rsidRDefault="00674D4B" w:rsidP="00117060">
            <w:pPr>
              <w:spacing w:after="0" w:line="240" w:lineRule="auto"/>
              <w:jc w:val="center"/>
              <w:rPr>
                <w:b/>
              </w:rPr>
            </w:pPr>
            <w:r w:rsidRPr="00FB5E6B">
              <w:rPr>
                <w:b/>
                <w:i/>
              </w:rPr>
              <w:t>P</w:t>
            </w:r>
            <w:r w:rsidRPr="00056991">
              <w:rPr>
                <w:b/>
              </w:rPr>
              <w:t>-</w:t>
            </w:r>
            <w:r>
              <w:rPr>
                <w:b/>
              </w:rPr>
              <w:t>V</w:t>
            </w:r>
            <w:r w:rsidRPr="00056991">
              <w:rPr>
                <w:b/>
              </w:rPr>
              <w:t>alue</w:t>
            </w:r>
          </w:p>
        </w:tc>
      </w:tr>
      <w:tr w:rsidR="00674D4B" w:rsidRPr="00DE2CEA" w14:paraId="388E8480" w14:textId="77777777" w:rsidTr="0061369C">
        <w:tc>
          <w:tcPr>
            <w:tcW w:w="8963" w:type="dxa"/>
            <w:gridSpan w:val="6"/>
            <w:tcBorders>
              <w:left w:val="nil"/>
              <w:bottom w:val="nil"/>
              <w:right w:val="nil"/>
            </w:tcBorders>
            <w:shd w:val="clear" w:color="auto" w:fill="auto"/>
          </w:tcPr>
          <w:p w14:paraId="063BA0A5" w14:textId="77777777" w:rsidR="00674D4B" w:rsidRPr="00CB5058" w:rsidRDefault="00674D4B" w:rsidP="00117060">
            <w:pPr>
              <w:spacing w:before="200" w:after="0" w:line="240" w:lineRule="auto"/>
              <w:rPr>
                <w:b/>
              </w:rPr>
            </w:pPr>
            <w:r w:rsidRPr="00CB5058">
              <w:rPr>
                <w:b/>
              </w:rPr>
              <w:t>PANSS-Derived BPRS Score</w:t>
            </w:r>
          </w:p>
        </w:tc>
      </w:tr>
      <w:tr w:rsidR="00674D4B" w:rsidRPr="00DE2CEA" w14:paraId="6F7F4A34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E7E02EF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5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435BE5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294E8F" w14:textId="77777777" w:rsidR="00674D4B" w:rsidRPr="00246824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46824">
              <w:t>3.4 (0.4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DB7B324" w14:textId="77777777" w:rsidR="00674D4B" w:rsidRPr="00246824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246824">
              <w:t>0.3 (0.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605B33" w14:textId="77777777" w:rsidR="00674D4B" w:rsidRPr="00246824" w:rsidRDefault="00674D4B" w:rsidP="00117060">
            <w:pPr>
              <w:spacing w:after="0" w:line="240" w:lineRule="auto"/>
              <w:jc w:val="center"/>
            </w:pPr>
            <w:r>
              <w:t>(–</w:t>
            </w:r>
            <w:r w:rsidRPr="00246824">
              <w:t>1.1</w:t>
            </w:r>
            <w:r>
              <w:t>, 0.4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977565" w14:textId="77777777" w:rsidR="00674D4B" w:rsidRPr="00DE2CEA" w:rsidRDefault="00674D4B" w:rsidP="00117060">
            <w:pPr>
              <w:spacing w:after="0" w:line="240" w:lineRule="auto"/>
              <w:jc w:val="center"/>
            </w:pPr>
            <w:r w:rsidRPr="00DE2CEA">
              <w:t>NS</w:t>
            </w:r>
          </w:p>
        </w:tc>
      </w:tr>
      <w:tr w:rsidR="00674D4B" w:rsidRPr="00DE2CEA" w14:paraId="4B32EF2A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4E94AC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15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AA2DA0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5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A5343C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3.1 (0.4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D1B052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0.04 (0.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66216A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(–0.8, 0.7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1CC15D" w14:textId="77777777" w:rsidR="00674D4B" w:rsidRPr="00DE2CEA" w:rsidRDefault="00674D4B" w:rsidP="00117060">
            <w:pPr>
              <w:spacing w:after="0" w:line="240" w:lineRule="auto"/>
              <w:jc w:val="center"/>
            </w:pPr>
            <w:r w:rsidRPr="00DE2CEA">
              <w:t>NS</w:t>
            </w:r>
          </w:p>
        </w:tc>
      </w:tr>
      <w:tr w:rsidR="00674D4B" w:rsidRPr="00DE2CEA" w14:paraId="1DE45123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C0E0B0D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Risperidone </w:t>
            </w:r>
            <w:r>
              <w:t>3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1CAE809" w14:textId="77777777" w:rsidR="00674D4B" w:rsidRPr="00DE2CEA" w:rsidRDefault="00674D4B" w:rsidP="00117060">
            <w:pPr>
              <w:spacing w:after="0" w:line="240" w:lineRule="auto"/>
              <w:jc w:val="center"/>
            </w:pPr>
            <w:r w:rsidRPr="00DE2CEA">
              <w:t>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3473EB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DE2CEA">
              <w:t>5.1 (0.6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4FBF43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DE2CEA">
              <w:t>2.0 (0.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9692C5A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(–</w:t>
            </w:r>
            <w:r w:rsidRPr="00DE2CEA">
              <w:t xml:space="preserve">2.9, </w:t>
            </w:r>
            <w:r>
              <w:t>–</w:t>
            </w:r>
            <w:r w:rsidRPr="00DE2CEA">
              <w:t>1.1</w:t>
            </w:r>
            <w:r>
              <w:t>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D76FAF" w14:textId="77777777" w:rsidR="00674D4B" w:rsidRPr="00DE2CEA" w:rsidRDefault="00674D4B" w:rsidP="00117060">
            <w:pPr>
              <w:spacing w:after="0" w:line="240" w:lineRule="auto"/>
              <w:jc w:val="center"/>
            </w:pPr>
            <w:r w:rsidRPr="00DE2CEA">
              <w:t>0.003</w:t>
            </w:r>
          </w:p>
        </w:tc>
      </w:tr>
      <w:tr w:rsidR="00674D4B" w:rsidRPr="00DE2CEA" w14:paraId="0585B039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0966E9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DE2CEA">
              <w:t>Placebo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2BDD628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CD8A62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3.1 (0.4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42A0E0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2291F4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-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464303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-</w:t>
            </w:r>
          </w:p>
        </w:tc>
      </w:tr>
      <w:tr w:rsidR="00674D4B" w:rsidRPr="00DE2CEA" w14:paraId="6F76CECF" w14:textId="77777777" w:rsidTr="0061369C">
        <w:tc>
          <w:tcPr>
            <w:tcW w:w="896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C61DEC" w14:textId="77777777" w:rsidR="00674D4B" w:rsidRPr="00FB5E6B" w:rsidRDefault="00674D4B" w:rsidP="00117060">
            <w:pPr>
              <w:spacing w:after="0" w:line="240" w:lineRule="auto"/>
            </w:pPr>
            <w:r>
              <w:rPr>
                <w:b/>
              </w:rPr>
              <w:t>CGI-I</w:t>
            </w:r>
            <w:r w:rsidRPr="003409E7">
              <w:rPr>
                <w:b/>
              </w:rPr>
              <w:t xml:space="preserve"> Score</w:t>
            </w:r>
          </w:p>
        </w:tc>
      </w:tr>
      <w:tr w:rsidR="00674D4B" w:rsidRPr="00DE2CEA" w14:paraId="71B8B0EA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E8C094" w14:textId="77777777" w:rsidR="00674D4B" w:rsidRPr="00007711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007711">
              <w:t>PF-02545920 5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30BE76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07A6C2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3.2 (0.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953DE9" w14:textId="77777777" w:rsidR="00674D4B" w:rsidRPr="00007711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007711">
              <w:t>0.1 (0.2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7500E4" w14:textId="77777777" w:rsidR="00674D4B" w:rsidRPr="00007711" w:rsidRDefault="00674D4B" w:rsidP="00117060">
            <w:pPr>
              <w:spacing w:after="0" w:line="240" w:lineRule="auto"/>
              <w:jc w:val="center"/>
            </w:pPr>
            <w:r>
              <w:t>(–</w:t>
            </w:r>
            <w:r w:rsidRPr="00007711">
              <w:t>0.3, 0.2</w:t>
            </w:r>
            <w:r>
              <w:t>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3AFFE39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NS</w:t>
            </w:r>
          </w:p>
        </w:tc>
      </w:tr>
      <w:tr w:rsidR="00674D4B" w:rsidRPr="00DE2CEA" w14:paraId="11520C43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567E38A" w14:textId="77777777" w:rsidR="00674D4B" w:rsidRPr="00007711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007711">
              <w:t>PF-02545920 15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90F995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5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C37172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3.4 (0.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E3CB41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0.1 (0.2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F92FDD" w14:textId="77777777" w:rsidR="00674D4B" w:rsidRPr="00007711" w:rsidRDefault="00674D4B" w:rsidP="00117060">
            <w:pPr>
              <w:spacing w:after="0" w:line="240" w:lineRule="auto"/>
              <w:jc w:val="center"/>
            </w:pPr>
            <w:r>
              <w:t>(–</w:t>
            </w:r>
            <w:r w:rsidRPr="00007711">
              <w:t>0.1, 0.4</w:t>
            </w:r>
            <w:r>
              <w:t>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AE146A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NS</w:t>
            </w:r>
          </w:p>
        </w:tc>
      </w:tr>
      <w:tr w:rsidR="00674D4B" w:rsidRPr="00DE2CEA" w14:paraId="23542280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AD3372" w14:textId="77777777" w:rsidR="00674D4B" w:rsidRPr="00007711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007711">
              <w:t>Risperidone 3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9B4C5D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CD9594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2.5 (0.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F02A1A" w14:textId="77777777" w:rsidR="00674D4B" w:rsidRPr="00007711" w:rsidRDefault="00674D4B" w:rsidP="00117060">
            <w:pPr>
              <w:spacing w:after="0" w:line="240" w:lineRule="auto"/>
              <w:jc w:val="center"/>
            </w:pPr>
            <w:r>
              <w:t>–</w:t>
            </w:r>
            <w:r w:rsidRPr="00007711">
              <w:t>0.8 (0.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8C1164" w14:textId="77777777" w:rsidR="00674D4B" w:rsidRPr="00007711" w:rsidRDefault="00674D4B" w:rsidP="00117060">
            <w:pPr>
              <w:spacing w:after="0" w:line="240" w:lineRule="auto"/>
              <w:jc w:val="center"/>
            </w:pPr>
            <w:r>
              <w:t>(–</w:t>
            </w:r>
            <w:r w:rsidRPr="00007711">
              <w:t xml:space="preserve">1.1, </w:t>
            </w:r>
            <w:r>
              <w:t>–</w:t>
            </w:r>
            <w:r w:rsidRPr="00007711">
              <w:t>0.4</w:t>
            </w:r>
            <w:r>
              <w:t>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842388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0.002</w:t>
            </w:r>
          </w:p>
        </w:tc>
      </w:tr>
      <w:tr w:rsidR="00674D4B" w:rsidRPr="00DE2CEA" w14:paraId="2B6CA90A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BC5958" w14:textId="77777777" w:rsidR="00674D4B" w:rsidRPr="00007711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007711">
              <w:t>Placebo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BC84CB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43F5B73" w14:textId="77777777" w:rsidR="00674D4B" w:rsidRPr="00007711" w:rsidRDefault="00674D4B" w:rsidP="00117060">
            <w:pPr>
              <w:spacing w:after="0" w:line="240" w:lineRule="auto"/>
              <w:jc w:val="center"/>
            </w:pPr>
            <w:r w:rsidRPr="00007711">
              <w:t>3.3 (0.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DA446C9" w14:textId="77777777" w:rsidR="00674D4B" w:rsidRPr="00007711" w:rsidRDefault="00674D4B" w:rsidP="00117060">
            <w:pPr>
              <w:spacing w:after="0" w:line="240" w:lineRule="auto"/>
              <w:jc w:val="center"/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3C582C" w14:textId="77777777" w:rsidR="00674D4B" w:rsidRPr="00007711" w:rsidRDefault="00674D4B" w:rsidP="00117060">
            <w:pPr>
              <w:spacing w:after="0" w:line="240" w:lineRule="auto"/>
              <w:jc w:val="center"/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00F70F1" w14:textId="77777777" w:rsidR="00674D4B" w:rsidRPr="00007711" w:rsidRDefault="00674D4B" w:rsidP="00117060">
            <w:pPr>
              <w:spacing w:after="0" w:line="240" w:lineRule="auto"/>
              <w:jc w:val="center"/>
            </w:pPr>
          </w:p>
        </w:tc>
      </w:tr>
      <w:tr w:rsidR="00674D4B" w:rsidRPr="00DE2CEA" w14:paraId="7761E7FB" w14:textId="77777777" w:rsidTr="0061369C">
        <w:tc>
          <w:tcPr>
            <w:tcW w:w="896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9DB629" w14:textId="77777777" w:rsidR="00674D4B" w:rsidRPr="003409E7" w:rsidRDefault="00674D4B" w:rsidP="00117060">
            <w:pPr>
              <w:tabs>
                <w:tab w:val="left" w:pos="360"/>
              </w:tabs>
              <w:spacing w:after="0" w:line="240" w:lineRule="auto"/>
              <w:rPr>
                <w:b/>
              </w:rPr>
            </w:pPr>
            <w:r w:rsidRPr="003409E7">
              <w:rPr>
                <w:b/>
              </w:rPr>
              <w:t>CGI-S Score</w:t>
            </w:r>
          </w:p>
        </w:tc>
      </w:tr>
      <w:tr w:rsidR="00674D4B" w:rsidRPr="00DE2CEA" w14:paraId="0A4BB066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0D8505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5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B4CC88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1774B2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0.7 (0.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E4A1BD" w14:textId="77777777" w:rsidR="00674D4B" w:rsidRDefault="00674D4B" w:rsidP="00117060">
            <w:pPr>
              <w:spacing w:after="0" w:line="240" w:lineRule="auto"/>
              <w:jc w:val="center"/>
            </w:pPr>
            <w:r>
              <w:t xml:space="preserve">–0.1 </w:t>
            </w:r>
            <w:r w:rsidRPr="000437A6">
              <w:t>(</w:t>
            </w:r>
            <w:r>
              <w:t>0.2</w:t>
            </w:r>
            <w:r w:rsidRPr="000437A6"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1D97AB" w14:textId="77777777" w:rsidR="00674D4B" w:rsidRDefault="00674D4B" w:rsidP="00117060">
            <w:pPr>
              <w:spacing w:after="0" w:line="240" w:lineRule="auto"/>
              <w:jc w:val="center"/>
            </w:pPr>
            <w:r>
              <w:t>(–0.3, 0.1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5043F5" w14:textId="77777777" w:rsidR="00674D4B" w:rsidRPr="00DE2CEA" w:rsidRDefault="00674D4B" w:rsidP="00117060">
            <w:pPr>
              <w:spacing w:after="0" w:line="240" w:lineRule="auto"/>
              <w:jc w:val="center"/>
            </w:pPr>
            <w:r w:rsidRPr="00DE2CEA">
              <w:t>NS</w:t>
            </w:r>
          </w:p>
        </w:tc>
      </w:tr>
      <w:tr w:rsidR="00674D4B" w:rsidRPr="00DE2CEA" w14:paraId="2965FF08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4BAFAD8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15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35F660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5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539ACC7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0.6 (0.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A5F0FD" w14:textId="77777777" w:rsidR="00674D4B" w:rsidRDefault="00674D4B" w:rsidP="00117060">
            <w:pPr>
              <w:spacing w:after="0" w:line="240" w:lineRule="auto"/>
              <w:jc w:val="center"/>
            </w:pPr>
            <w:r>
              <w:t xml:space="preserve">–0.1 </w:t>
            </w:r>
            <w:r w:rsidRPr="000437A6">
              <w:t>(</w:t>
            </w:r>
            <w:r>
              <w:t>0.2</w:t>
            </w:r>
            <w:r w:rsidRPr="000437A6"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91AD135" w14:textId="77777777" w:rsidR="00674D4B" w:rsidRDefault="00674D4B" w:rsidP="00117060">
            <w:pPr>
              <w:spacing w:after="0" w:line="240" w:lineRule="auto"/>
              <w:jc w:val="center"/>
            </w:pPr>
            <w:r>
              <w:t>(–0.2, 0.2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D8BA0B" w14:textId="77777777" w:rsidR="00674D4B" w:rsidRPr="00DE2CEA" w:rsidRDefault="00674D4B" w:rsidP="00117060">
            <w:pPr>
              <w:spacing w:after="0" w:line="240" w:lineRule="auto"/>
              <w:jc w:val="center"/>
            </w:pPr>
            <w:r w:rsidRPr="00DE2CEA">
              <w:t>NS</w:t>
            </w:r>
          </w:p>
        </w:tc>
      </w:tr>
      <w:tr w:rsidR="00674D4B" w:rsidRPr="00DE2CEA" w14:paraId="57722243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F590E0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Risperidone </w:t>
            </w:r>
            <w:r>
              <w:t>3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FC3B958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AA21E2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0.9 (0.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3E2CECB" w14:textId="77777777" w:rsidR="00674D4B" w:rsidRDefault="00674D4B" w:rsidP="00117060">
            <w:pPr>
              <w:spacing w:after="0" w:line="240" w:lineRule="auto"/>
              <w:jc w:val="center"/>
            </w:pPr>
            <w:r>
              <w:t xml:space="preserve">–0.4 </w:t>
            </w:r>
            <w:r w:rsidRPr="000437A6">
              <w:t>(</w:t>
            </w:r>
            <w:r>
              <w:t>0.2</w:t>
            </w:r>
            <w:r w:rsidRPr="000437A6"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24069C" w14:textId="77777777" w:rsidR="00674D4B" w:rsidRDefault="00674D4B" w:rsidP="00117060">
            <w:pPr>
              <w:spacing w:after="0" w:line="240" w:lineRule="auto"/>
              <w:jc w:val="center"/>
            </w:pPr>
            <w:r>
              <w:t>(–0.6, –0.1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1E3F60" w14:textId="77777777" w:rsidR="00674D4B" w:rsidRPr="00DE2CEA" w:rsidRDefault="00674D4B" w:rsidP="00117060">
            <w:pPr>
              <w:spacing w:after="0" w:line="240" w:lineRule="auto"/>
              <w:jc w:val="center"/>
            </w:pPr>
            <w:r w:rsidRPr="00DE2CEA">
              <w:t>0.039</w:t>
            </w:r>
          </w:p>
        </w:tc>
      </w:tr>
      <w:tr w:rsidR="00674D4B" w:rsidRPr="00DE2CEA" w14:paraId="60AB37CD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993CC1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DE2CEA">
              <w:t>Placebo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1BC9ED8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6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C267911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0.6 (0.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FF6EA5" w14:textId="77777777" w:rsidR="00674D4B" w:rsidRPr="00DE2CEA" w:rsidRDefault="00674D4B" w:rsidP="00117060">
            <w:pPr>
              <w:spacing w:after="0" w:line="240" w:lineRule="auto"/>
              <w:jc w:val="center"/>
            </w:pP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44983E" w14:textId="77777777" w:rsidR="00674D4B" w:rsidRPr="00DE2CEA" w:rsidRDefault="00674D4B" w:rsidP="00117060">
            <w:pPr>
              <w:spacing w:after="0" w:line="240" w:lineRule="auto"/>
              <w:jc w:val="center"/>
            </w:pP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691565F" w14:textId="77777777" w:rsidR="00674D4B" w:rsidRPr="00DE2CEA" w:rsidRDefault="00674D4B" w:rsidP="00117060">
            <w:pPr>
              <w:spacing w:after="0" w:line="240" w:lineRule="auto"/>
              <w:jc w:val="center"/>
            </w:pPr>
          </w:p>
        </w:tc>
      </w:tr>
      <w:tr w:rsidR="00674D4B" w:rsidRPr="00DE2CEA" w14:paraId="4BFAA132" w14:textId="77777777" w:rsidTr="0061369C">
        <w:tc>
          <w:tcPr>
            <w:tcW w:w="896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88A3A4" w14:textId="77777777" w:rsidR="00674D4B" w:rsidRPr="003409E7" w:rsidRDefault="00674D4B" w:rsidP="00117060">
            <w:pPr>
              <w:tabs>
                <w:tab w:val="left" w:pos="360"/>
              </w:tabs>
              <w:spacing w:after="0" w:line="240" w:lineRule="auto"/>
              <w:rPr>
                <w:b/>
              </w:rPr>
            </w:pPr>
            <w:r w:rsidRPr="003409E7">
              <w:rPr>
                <w:b/>
              </w:rPr>
              <w:t>GAF Score</w:t>
            </w:r>
          </w:p>
        </w:tc>
      </w:tr>
      <w:tr w:rsidR="00674D4B" w:rsidRPr="00DE2CEA" w14:paraId="2B1AA37E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06D41A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5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03DA96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6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E590F9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5.7 (1.0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DF76A30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–0.2 (1.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B18317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(–2.1, 1.7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FEC00E" w14:textId="77777777" w:rsidR="00674D4B" w:rsidRPr="00DE2CEA" w:rsidRDefault="00674D4B" w:rsidP="00117060">
            <w:pPr>
              <w:spacing w:after="0" w:line="240" w:lineRule="auto"/>
              <w:jc w:val="center"/>
            </w:pPr>
            <w:r w:rsidRPr="00DE2CEA">
              <w:t>NS</w:t>
            </w:r>
          </w:p>
        </w:tc>
      </w:tr>
      <w:tr w:rsidR="00674D4B" w:rsidRPr="00DE2CEA" w14:paraId="13814195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FEDA69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PF-02545920 </w:t>
            </w:r>
            <w:r>
              <w:t>15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0DCC7B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5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6A5875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6.1 (1.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D06F2C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0.2 (1.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45CFC3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(–1.7, 2.2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405171" w14:textId="77777777" w:rsidR="00674D4B" w:rsidRPr="00DE2CEA" w:rsidRDefault="00674D4B" w:rsidP="00117060">
            <w:pPr>
              <w:spacing w:after="0" w:line="240" w:lineRule="auto"/>
              <w:jc w:val="center"/>
            </w:pPr>
            <w:r w:rsidRPr="00DE2CEA">
              <w:t>NS</w:t>
            </w:r>
          </w:p>
        </w:tc>
      </w:tr>
      <w:tr w:rsidR="00674D4B" w:rsidRPr="00DE2CEA" w14:paraId="06B85531" w14:textId="77777777" w:rsidTr="0061369C">
        <w:tc>
          <w:tcPr>
            <w:tcW w:w="3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BDA953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B02FC4">
              <w:t xml:space="preserve">Risperidone </w:t>
            </w:r>
            <w:r>
              <w:t>3 mg Q12H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715B7D5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3A48AF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8.4 (1.6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034767" w14:textId="77777777" w:rsidR="00674D4B" w:rsidRPr="00246824" w:rsidRDefault="00674D4B" w:rsidP="00117060">
            <w:pPr>
              <w:spacing w:after="0" w:line="240" w:lineRule="auto"/>
              <w:jc w:val="center"/>
            </w:pPr>
            <w:r w:rsidRPr="00246824">
              <w:t>2.5 (1.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D70E7C" w14:textId="77777777" w:rsidR="00674D4B" w:rsidRPr="00246824" w:rsidRDefault="00674D4B" w:rsidP="00117060">
            <w:pPr>
              <w:spacing w:after="0" w:line="240" w:lineRule="auto"/>
              <w:jc w:val="center"/>
            </w:pPr>
            <w:r w:rsidRPr="00246824">
              <w:t>(0.1, 5.0)</w:t>
            </w:r>
          </w:p>
        </w:tc>
        <w:tc>
          <w:tcPr>
            <w:tcW w:w="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53A39B" w14:textId="77777777" w:rsidR="00674D4B" w:rsidRPr="00DE2CEA" w:rsidRDefault="00674D4B" w:rsidP="00117060">
            <w:pPr>
              <w:spacing w:after="0" w:line="240" w:lineRule="auto"/>
              <w:jc w:val="center"/>
              <w:rPr>
                <w:highlight w:val="yellow"/>
              </w:rPr>
            </w:pPr>
            <w:r w:rsidRPr="00FB14A0">
              <w:t>NS</w:t>
            </w:r>
          </w:p>
        </w:tc>
      </w:tr>
      <w:tr w:rsidR="00674D4B" w:rsidRPr="00DE2CEA" w14:paraId="39739538" w14:textId="77777777" w:rsidTr="0061369C">
        <w:tc>
          <w:tcPr>
            <w:tcW w:w="31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8A8F125" w14:textId="77777777" w:rsidR="00674D4B" w:rsidRPr="00DE2CEA" w:rsidRDefault="00674D4B" w:rsidP="00117060">
            <w:pPr>
              <w:tabs>
                <w:tab w:val="left" w:pos="360"/>
              </w:tabs>
              <w:spacing w:after="0" w:line="240" w:lineRule="auto"/>
            </w:pPr>
            <w:r w:rsidRPr="00DE2CEA">
              <w:t>Placebo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438090F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62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4C05E83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5.9 (1.0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2F6AE2B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-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8474A7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-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07BD3A7" w14:textId="77777777" w:rsidR="00674D4B" w:rsidRPr="00DE2CEA" w:rsidRDefault="00674D4B" w:rsidP="00117060">
            <w:pPr>
              <w:spacing w:after="0" w:line="240" w:lineRule="auto"/>
              <w:jc w:val="center"/>
            </w:pPr>
            <w:r>
              <w:t>-</w:t>
            </w:r>
          </w:p>
        </w:tc>
      </w:tr>
      <w:tr w:rsidR="00674D4B" w:rsidRPr="00DE2CEA" w14:paraId="5AFFC63E" w14:textId="77777777" w:rsidTr="0061369C">
        <w:tc>
          <w:tcPr>
            <w:tcW w:w="8963" w:type="dxa"/>
            <w:gridSpan w:val="6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230603C" w14:textId="77777777" w:rsidR="00674D4B" w:rsidRPr="002C770A" w:rsidRDefault="00674D4B" w:rsidP="00117060">
            <w:pPr>
              <w:spacing w:before="160" w:after="0" w:line="240" w:lineRule="auto"/>
              <w:rPr>
                <w:sz w:val="20"/>
                <w:szCs w:val="20"/>
              </w:rPr>
            </w:pPr>
            <w:r w:rsidRPr="002C770A">
              <w:rPr>
                <w:sz w:val="20"/>
                <w:szCs w:val="20"/>
              </w:rPr>
              <w:t>Level of significance is 0.1.</w:t>
            </w:r>
          </w:p>
          <w:p w14:paraId="34E89DF0" w14:textId="77777777" w:rsidR="00674D4B" w:rsidRPr="008F30F2" w:rsidRDefault="00674D4B" w:rsidP="00117060">
            <w:pPr>
              <w:spacing w:before="200" w:after="0" w:line="240" w:lineRule="auto"/>
              <w:rPr>
                <w:sz w:val="20"/>
                <w:szCs w:val="20"/>
              </w:rPr>
            </w:pPr>
            <w:r w:rsidRPr="008F30F2">
              <w:rPr>
                <w:sz w:val="20"/>
                <w:szCs w:val="20"/>
              </w:rPr>
              <w:t>BPRS</w:t>
            </w:r>
            <w:r>
              <w:rPr>
                <w:sz w:val="20"/>
                <w:szCs w:val="20"/>
              </w:rPr>
              <w:t xml:space="preserve"> indicates</w:t>
            </w:r>
            <w:r w:rsidRPr="008F30F2">
              <w:rPr>
                <w:sz w:val="20"/>
                <w:szCs w:val="20"/>
              </w:rPr>
              <w:t xml:space="preserve"> Brief Psychiatric Rating Scale; CGI</w:t>
            </w:r>
            <w:r>
              <w:rPr>
                <w:sz w:val="20"/>
                <w:szCs w:val="20"/>
              </w:rPr>
              <w:t>-I</w:t>
            </w:r>
            <w:r w:rsidRPr="008F30F2">
              <w:rPr>
                <w:sz w:val="20"/>
                <w:szCs w:val="20"/>
              </w:rPr>
              <w:t xml:space="preserve">, Clinical Global Impression of </w:t>
            </w:r>
            <w:r>
              <w:rPr>
                <w:sz w:val="20"/>
                <w:szCs w:val="20"/>
              </w:rPr>
              <w:t xml:space="preserve">Improvement; </w:t>
            </w:r>
            <w:r w:rsidRPr="008F30F2">
              <w:rPr>
                <w:sz w:val="20"/>
                <w:szCs w:val="20"/>
              </w:rPr>
              <w:t>CGI</w:t>
            </w:r>
            <w:r>
              <w:rPr>
                <w:sz w:val="20"/>
                <w:szCs w:val="20"/>
              </w:rPr>
              <w:t>-S</w:t>
            </w:r>
            <w:r w:rsidRPr="008F30F2">
              <w:rPr>
                <w:sz w:val="20"/>
                <w:szCs w:val="20"/>
              </w:rPr>
              <w:t xml:space="preserve">, Clinical Global Impression of Severity; </w:t>
            </w:r>
            <w:r>
              <w:rPr>
                <w:sz w:val="20"/>
                <w:szCs w:val="20"/>
              </w:rPr>
              <w:t xml:space="preserve">CI, confidence interval; </w:t>
            </w:r>
            <w:r w:rsidRPr="008F30F2">
              <w:rPr>
                <w:sz w:val="20"/>
                <w:szCs w:val="20"/>
              </w:rPr>
              <w:t>GAF, Global Assessment of Function</w:t>
            </w:r>
            <w:r>
              <w:rPr>
                <w:sz w:val="20"/>
                <w:szCs w:val="20"/>
              </w:rPr>
              <w:t xml:space="preserve">; LS, least squares; </w:t>
            </w:r>
            <w:r w:rsidRPr="002C770A">
              <w:rPr>
                <w:sz w:val="20"/>
                <w:szCs w:val="20"/>
              </w:rPr>
              <w:t>NS</w:t>
            </w:r>
            <w:r>
              <w:rPr>
                <w:sz w:val="20"/>
                <w:szCs w:val="20"/>
              </w:rPr>
              <w:t>,</w:t>
            </w:r>
            <w:r w:rsidRPr="002C770A">
              <w:rPr>
                <w:sz w:val="20"/>
                <w:szCs w:val="20"/>
              </w:rPr>
              <w:t xml:space="preserve"> not statistically significant</w:t>
            </w:r>
            <w:r>
              <w:rPr>
                <w:sz w:val="20"/>
                <w:szCs w:val="20"/>
              </w:rPr>
              <w:t>;</w:t>
            </w:r>
            <w:r w:rsidRPr="00C14908">
              <w:rPr>
                <w:sz w:val="20"/>
                <w:szCs w:val="20"/>
              </w:rPr>
              <w:t xml:space="preserve"> PANSS, </w:t>
            </w:r>
            <w:r w:rsidRPr="00B7768E">
              <w:rPr>
                <w:sz w:val="20"/>
                <w:szCs w:val="20"/>
              </w:rPr>
              <w:t>Positive and Negative Syndrome Scale</w:t>
            </w:r>
            <w:r>
              <w:rPr>
                <w:sz w:val="20"/>
                <w:szCs w:val="20"/>
              </w:rPr>
              <w:t>; SE, standard error</w:t>
            </w:r>
            <w:r w:rsidRPr="002C770A">
              <w:rPr>
                <w:sz w:val="20"/>
                <w:szCs w:val="20"/>
              </w:rPr>
              <w:t>.</w:t>
            </w:r>
          </w:p>
        </w:tc>
      </w:tr>
    </w:tbl>
    <w:p w14:paraId="2165325C" w14:textId="77777777" w:rsidR="00674D4B" w:rsidRDefault="00674D4B" w:rsidP="00674D4B">
      <w:pPr>
        <w:spacing w:after="0" w:line="240" w:lineRule="auto"/>
      </w:pPr>
    </w:p>
    <w:p w14:paraId="4249B43C" w14:textId="77777777" w:rsidR="00E54BD7" w:rsidRDefault="00674D4B" w:rsidP="00674D4B">
      <w:pPr>
        <w:spacing w:line="259" w:lineRule="auto"/>
        <w:rPr>
          <w:b/>
        </w:rPr>
      </w:pPr>
      <w:r>
        <w:br w:type="page"/>
      </w:r>
    </w:p>
    <w:p w14:paraId="20944035" w14:textId="77777777" w:rsidR="00F66D37" w:rsidRDefault="00F66D37" w:rsidP="00F66D37">
      <w:pPr>
        <w:spacing w:after="0" w:line="240" w:lineRule="auto"/>
      </w:pPr>
      <w:r w:rsidRPr="009829B9">
        <w:rPr>
          <w:b/>
        </w:rPr>
        <w:lastRenderedPageBreak/>
        <w:t xml:space="preserve">Figure </w:t>
      </w:r>
      <w:r>
        <w:rPr>
          <w:b/>
        </w:rPr>
        <w:t>S</w:t>
      </w:r>
      <w:r w:rsidRPr="009829B9">
        <w:rPr>
          <w:b/>
        </w:rPr>
        <w:t>1.</w:t>
      </w:r>
      <w:r>
        <w:t xml:space="preserve"> Patient disposition. </w:t>
      </w:r>
    </w:p>
    <w:p w14:paraId="727005FF" w14:textId="77777777" w:rsidR="00F66D37" w:rsidRDefault="00F66D37" w:rsidP="00F66D37">
      <w:pPr>
        <w:spacing w:after="0" w:line="240" w:lineRule="auto"/>
      </w:pPr>
    </w:p>
    <w:p w14:paraId="4EA2F22F" w14:textId="77777777" w:rsidR="00F66D37" w:rsidRPr="00B657FC" w:rsidRDefault="00F66D37" w:rsidP="00F66D37">
      <w:pPr>
        <w:spacing w:after="0" w:line="240" w:lineRule="auto"/>
        <w:rPr>
          <w:u w:val="single"/>
        </w:rPr>
      </w:pPr>
      <w:r w:rsidRPr="00B657FC">
        <w:rPr>
          <w:noProof/>
          <w:u w:val="single"/>
          <w:lang w:val="en-GB" w:eastAsia="en-GB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73778CD0" wp14:editId="4C6205F7">
                <wp:simplePos x="0" y="0"/>
                <wp:positionH relativeFrom="column">
                  <wp:posOffset>2350770</wp:posOffset>
                </wp:positionH>
                <wp:positionV relativeFrom="paragraph">
                  <wp:posOffset>0</wp:posOffset>
                </wp:positionV>
                <wp:extent cx="1386840" cy="297180"/>
                <wp:effectExtent l="0" t="0" r="22860" b="26670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97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2CF826D" w14:textId="77777777" w:rsidR="005114AC" w:rsidRDefault="005114AC" w:rsidP="00F66D37">
                            <w:r>
                              <w:t>Screened N = 368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3778CD0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85.1pt;margin-top:0;width:109.2pt;height:23.4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">
                <v:textbox>
                  <w:txbxContent>
                    <w:p w14:paraId="42CF826D" w14:textId="77777777" w:rsidR="005114AC" w:rsidRDefault="005114AC" w:rsidP="00F66D37">
                      <w:r>
                        <w:t>Screened N = 368</w:t>
                      </w:r>
                    </w:p>
                  </w:txbxContent>
                </v:textbox>
              </v:shape>
            </w:pict>
          </mc:Fallback>
        </mc:AlternateContent>
      </w:r>
    </w:p>
    <w:p w14:paraId="5C31DA4D" w14:textId="77777777" w:rsidR="00F66D37" w:rsidRPr="00B657FC" w:rsidRDefault="00F66D37" w:rsidP="00F66D37">
      <w:pPr>
        <w:spacing w:after="0" w:line="240" w:lineRule="auto"/>
        <w:rPr>
          <w:u w:val="single"/>
        </w:rPr>
      </w:pPr>
      <w:r w:rsidRPr="00B657FC">
        <w:rPr>
          <w:noProof/>
          <w:u w:val="single"/>
          <w:lang w:val="en-GB" w:eastAsia="en-GB"/>
        </w:rPr>
        <mc:AlternateContent>
          <mc:Choice Requires="wpg">
            <w:drawing>
              <wp:anchor distT="0" distB="0" distL="114300" distR="114300" simplePos="0" relativeHeight="251697152" behindDoc="0" locked="0" layoutInCell="1" allowOverlap="1" wp14:anchorId="678BBF0D" wp14:editId="772D4C42">
                <wp:simplePos x="0" y="0"/>
                <wp:positionH relativeFrom="column">
                  <wp:posOffset>787400</wp:posOffset>
                </wp:positionH>
                <wp:positionV relativeFrom="paragraph">
                  <wp:posOffset>20320</wp:posOffset>
                </wp:positionV>
                <wp:extent cx="4526280" cy="5798820"/>
                <wp:effectExtent l="0" t="0" r="26670" b="11430"/>
                <wp:wrapNone/>
                <wp:docPr id="4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26280" cy="5798820"/>
                          <a:chOff x="0" y="0"/>
                          <a:chExt cx="4526280" cy="5798820"/>
                        </a:xfrm>
                      </wpg:grpSpPr>
                      <wpg:grpSp>
                        <wpg:cNvPr id="5" name="Group 5"/>
                        <wpg:cNvGrpSpPr/>
                        <wpg:grpSpPr>
                          <a:xfrm>
                            <a:off x="0" y="0"/>
                            <a:ext cx="4526280" cy="838200"/>
                            <a:chOff x="0" y="0"/>
                            <a:chExt cx="4526280" cy="838200"/>
                          </a:xfrm>
                        </wpg:grpSpPr>
                        <wps:wsp>
                          <wps:cNvPr id="6" name="Straight Connector 6"/>
                          <wps:cNvCnPr/>
                          <wps:spPr>
                            <a:xfrm>
                              <a:off x="2263140" y="0"/>
                              <a:ext cx="0" cy="838200"/>
                            </a:xfrm>
                            <a:prstGeom prst="line">
                              <a:avLst/>
                            </a:prstGeom>
                            <a:ln w="9525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5" name="Straight Connector 15"/>
                          <wps:cNvCnPr/>
                          <wps:spPr>
                            <a:xfrm>
                              <a:off x="0" y="838200"/>
                              <a:ext cx="4526280" cy="0"/>
                            </a:xfrm>
                            <a:prstGeom prst="line">
                              <a:avLst/>
                            </a:prstGeom>
                            <a:noFill/>
                            <a:ln w="9525" cap="flat" cmpd="sng" algn="ctr">
                              <a:solidFill>
                                <a:sysClr val="windowText" lastClr="000000"/>
                              </a:solidFill>
                              <a:prstDash val="solid"/>
                              <a:miter lim="800000"/>
                            </a:ln>
                            <a:effectLst/>
                          </wps:spPr>
                          <wps:bodyPr/>
                        </wps:wsp>
                      </wpg:grpSp>
                      <wps:wsp>
                        <wps:cNvPr id="21" name="Straight Connector 21"/>
                        <wps:cNvCnPr/>
                        <wps:spPr>
                          <a:xfrm>
                            <a:off x="0" y="838200"/>
                            <a:ext cx="0" cy="4960620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</wpg:wgp>
                  </a:graphicData>
                </a:graphic>
              </wp:anchor>
            </w:drawing>
          </mc:Choice>
          <mc:Fallback xmlns:cx1="http://schemas.microsoft.com/office/drawing/2015/9/8/chart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689967A9" id="Group 4" o:spid="_x0000_s1026" style="position:absolute;margin-left:62pt;margin-top:1.6pt;width:356.4pt;height:456.6pt;z-index:251697152" coordsize="45262,5798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">
                <v:group id="Group 5" o:spid="_x0000_s1027" style="position:absolute;width:45262;height:8382" coordsize="45262,83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<v:line id="Straight Connector 6" o:spid="_x0000_s1028" style="position:absolute;visibility:visible;mso-wrap-style:square" from="22631,0" to="22631,83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" strokecolor="black [3213]">
                    <v:stroke joinstyle="miter"/>
                  </v:line>
                  <v:line id="Straight Connector 15" o:spid="_x0000_s1029" style="position:absolute;visibility:visible;mso-wrap-style:square" from="0,8382" to="45262,838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" strokecolor="windowText">
                    <v:stroke joinstyle="miter"/>
                  </v:line>
                </v:group>
                <v:line id="Straight Connector 21" o:spid="_x0000_s1030" style="position:absolute;visibility:visible;mso-wrap-style:square" from="0,8382" to="0,5798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" strokecolor="windowText">
                  <v:stroke joinstyle="miter"/>
                </v:line>
              </v:group>
            </w:pict>
          </mc:Fallback>
        </mc:AlternateContent>
      </w:r>
    </w:p>
    <w:p w14:paraId="7F90A505" w14:textId="77777777" w:rsidR="00F66D37" w:rsidRPr="00B657FC" w:rsidRDefault="00F66D37" w:rsidP="00F66D37">
      <w:pPr>
        <w:spacing w:after="0" w:line="240" w:lineRule="auto"/>
        <w:rPr>
          <w:b/>
          <w:u w:val="single"/>
        </w:rPr>
      </w:pPr>
    </w:p>
    <w:p w14:paraId="6B17A3FB" w14:textId="77777777" w:rsidR="00F66D37" w:rsidRPr="00B657FC" w:rsidRDefault="00F66D37" w:rsidP="00F66D37">
      <w:pPr>
        <w:spacing w:after="0" w:line="240" w:lineRule="auto"/>
        <w:rPr>
          <w:b/>
          <w:u w:val="single"/>
        </w:rPr>
      </w:pPr>
      <w:r w:rsidRPr="00B657FC">
        <w:rPr>
          <w:noProof/>
          <w:u w:val="single"/>
          <w:lang w:val="en-GB" w:eastAsia="en-GB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1FD36774" wp14:editId="0C34A124">
                <wp:simplePos x="0" y="0"/>
                <wp:positionH relativeFrom="column">
                  <wp:posOffset>2270760</wp:posOffset>
                </wp:positionH>
                <wp:positionV relativeFrom="paragraph">
                  <wp:posOffset>38100</wp:posOffset>
                </wp:positionV>
                <wp:extent cx="1562100" cy="297180"/>
                <wp:effectExtent l="0" t="0" r="19050" b="26670"/>
                <wp:wrapNone/>
                <wp:docPr id="22" name="Text Box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62100" cy="297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F1AFD6" w14:textId="77777777" w:rsidR="005114AC" w:rsidRDefault="005114AC" w:rsidP="00F66D37">
                            <w:r>
                              <w:t>Randomized N = 259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D36774" id="Text Box 22" o:spid="_x0000_s1027" type="#_x0000_t202" style="position:absolute;margin-left:178.8pt;margin-top:3pt;width:123pt;height:23.4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">
                <v:textbox>
                  <w:txbxContent>
                    <w:p w14:paraId="70F1AFD6" w14:textId="77777777" w:rsidR="005114AC" w:rsidRDefault="005114AC" w:rsidP="00F66D37">
                      <w:r>
                        <w:t>Randomized N = 259</w:t>
                      </w:r>
                    </w:p>
                  </w:txbxContent>
                </v:textbox>
              </v:shape>
            </w:pict>
          </mc:Fallback>
        </mc:AlternateContent>
      </w:r>
    </w:p>
    <w:p w14:paraId="04FAB512" w14:textId="77777777" w:rsidR="00F66D37" w:rsidRPr="00B657FC" w:rsidRDefault="00F66D37" w:rsidP="00F66D37">
      <w:pPr>
        <w:spacing w:after="0" w:line="240" w:lineRule="auto"/>
        <w:rPr>
          <w:b/>
          <w:u w:val="single"/>
        </w:rPr>
      </w:pPr>
    </w:p>
    <w:p w14:paraId="210121C6" w14:textId="77777777" w:rsidR="00F66D37" w:rsidRDefault="00F66D37" w:rsidP="00F66D37">
      <w:pPr>
        <w:spacing w:after="0" w:line="240" w:lineRule="auto"/>
        <w:rPr>
          <w:b/>
        </w:rPr>
      </w:pPr>
      <w:r w:rsidRPr="00B657FC">
        <w:rPr>
          <w:b/>
          <w:noProof/>
          <w:u w:val="single"/>
          <w:lang w:val="en-GB" w:eastAsia="en-GB"/>
        </w:rPr>
        <mc:AlternateContent>
          <mc:Choice Requires="wpg">
            <w:drawing>
              <wp:anchor distT="0" distB="0" distL="114300" distR="114300" simplePos="0" relativeHeight="251698176" behindDoc="0" locked="0" layoutInCell="1" allowOverlap="1" wp14:anchorId="5A1686F1" wp14:editId="2D43B37A">
                <wp:simplePos x="0" y="0"/>
                <wp:positionH relativeFrom="column">
                  <wp:posOffset>2273300</wp:posOffset>
                </wp:positionH>
                <wp:positionV relativeFrom="paragraph">
                  <wp:posOffset>157480</wp:posOffset>
                </wp:positionV>
                <wp:extent cx="3048000" cy="4960620"/>
                <wp:effectExtent l="0" t="0" r="19050" b="11430"/>
                <wp:wrapNone/>
                <wp:docPr id="290" name="Group 29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048000" cy="4960620"/>
                          <a:chOff x="0" y="0"/>
                          <a:chExt cx="3048000" cy="4960620"/>
                        </a:xfrm>
                      </wpg:grpSpPr>
                      <wps:wsp>
                        <wps:cNvPr id="291" name="Straight Connector 291"/>
                        <wps:cNvCnPr/>
                        <wps:spPr>
                          <a:xfrm>
                            <a:off x="0" y="0"/>
                            <a:ext cx="0" cy="4960620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92" name="Straight Connector 292"/>
                        <wps:cNvCnPr/>
                        <wps:spPr>
                          <a:xfrm>
                            <a:off x="1562100" y="0"/>
                            <a:ext cx="0" cy="4960620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293" name="Straight Connector 293"/>
                        <wps:cNvCnPr/>
                        <wps:spPr>
                          <a:xfrm>
                            <a:off x="3048000" y="0"/>
                            <a:ext cx="0" cy="4960620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</wpg:wgp>
                  </a:graphicData>
                </a:graphic>
              </wp:anchor>
            </w:drawing>
          </mc:Choice>
          <mc:Fallback xmlns:cx1="http://schemas.microsoft.com/office/drawing/2015/9/8/chart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group w14:anchorId="7CBE84A6" id="Group 290" o:spid="_x0000_s1026" style="position:absolute;margin-left:179pt;margin-top:12.4pt;width:240pt;height:390.6pt;z-index:251698176" coordsize="30480,4960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">
                <v:line id="Straight Connector 291" o:spid="_x0000_s1027" style="position:absolute;visibility:visible;mso-wrap-style:square" from="0,0" to="0,4960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" strokecolor="windowText">
                  <v:stroke joinstyle="miter"/>
                </v:line>
                <v:line id="Straight Connector 292" o:spid="_x0000_s1028" style="position:absolute;visibility:visible;mso-wrap-style:square" from="15621,0" to="15621,4960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" strokecolor="windowText">
                  <v:stroke joinstyle="miter"/>
                </v:line>
                <v:line id="Straight Connector 293" o:spid="_x0000_s1029" style="position:absolute;visibility:visible;mso-wrap-style:square" from="30480,0" to="30480,4960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" strokecolor="windowText">
                  <v:stroke joinstyle="miter"/>
                </v:line>
              </v:group>
            </w:pict>
          </mc:Fallback>
        </mc:AlternateContent>
      </w:r>
    </w:p>
    <w:p w14:paraId="43795F2E" w14:textId="77777777" w:rsidR="00F66D37" w:rsidRDefault="00F66D37" w:rsidP="00F66D37">
      <w:pPr>
        <w:spacing w:after="0" w:line="240" w:lineRule="auto"/>
        <w:rPr>
          <w:b/>
        </w:rPr>
      </w:pPr>
    </w:p>
    <w:p w14:paraId="22452EAC" w14:textId="77777777" w:rsidR="00F66D37" w:rsidRDefault="00F66D37" w:rsidP="00F66D37">
      <w:pPr>
        <w:spacing w:after="0" w:line="240" w:lineRule="auto"/>
        <w:rPr>
          <w:b/>
        </w:rPr>
      </w:pP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194926B0" wp14:editId="265DFFD6">
                <wp:simplePos x="0" y="0"/>
                <wp:positionH relativeFrom="column">
                  <wp:posOffset>1584960</wp:posOffset>
                </wp:positionH>
                <wp:positionV relativeFrom="paragraph">
                  <wp:posOffset>22860</wp:posOffset>
                </wp:positionV>
                <wp:extent cx="1386840" cy="630000"/>
                <wp:effectExtent l="0" t="0" r="22860" b="17780"/>
                <wp:wrapNone/>
                <wp:docPr id="29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63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9B6332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 xml:space="preserve">PF-02545920 </w:t>
                            </w:r>
                          </w:p>
                          <w:p w14:paraId="5C394749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15</w:t>
                            </w:r>
                            <w:r w:rsidRPr="00981E73">
                              <w:t xml:space="preserve"> mg Q12H</w:t>
                            </w:r>
                          </w:p>
                          <w:p w14:paraId="1C70AF5C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N = 7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94926B0" id="_x0000_s1028" type="#_x0000_t202" style="position:absolute;margin-left:124.8pt;margin-top:1.8pt;width:109.2pt;height:49.6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">
                <v:textbox>
                  <w:txbxContent>
                    <w:p w14:paraId="589B6332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 xml:space="preserve">PF-02545920 </w:t>
                      </w:r>
                    </w:p>
                    <w:p w14:paraId="5C394749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>15</w:t>
                      </w:r>
                      <w:r w:rsidRPr="00981E73">
                        <w:t xml:space="preserve"> mg Q12H</w:t>
                      </w:r>
                    </w:p>
                    <w:p w14:paraId="1C70AF5C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>N = 7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7F2C7CAB" wp14:editId="68B7BAB5">
                <wp:simplePos x="0" y="0"/>
                <wp:positionH relativeFrom="column">
                  <wp:posOffset>3116580</wp:posOffset>
                </wp:positionH>
                <wp:positionV relativeFrom="paragraph">
                  <wp:posOffset>22860</wp:posOffset>
                </wp:positionV>
                <wp:extent cx="1386840" cy="630000"/>
                <wp:effectExtent l="0" t="0" r="22860" b="17780"/>
                <wp:wrapNone/>
                <wp:docPr id="29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63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94462A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Risperidone</w:t>
                            </w:r>
                          </w:p>
                          <w:p w14:paraId="3C54BCC2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3</w:t>
                            </w:r>
                            <w:r w:rsidRPr="00981E73">
                              <w:t xml:space="preserve"> mg Q12H</w:t>
                            </w:r>
                          </w:p>
                          <w:p w14:paraId="19DA2FED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N = 37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2C7CAB" id="_x0000_s1029" type="#_x0000_t202" style="position:absolute;margin-left:245.4pt;margin-top:1.8pt;width:109.2pt;height:49.6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">
                <v:textbox>
                  <w:txbxContent>
                    <w:p w14:paraId="7D94462A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>Risperidone</w:t>
                      </w:r>
                    </w:p>
                    <w:p w14:paraId="3C54BCC2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>3</w:t>
                      </w:r>
                      <w:r w:rsidRPr="00981E73">
                        <w:t xml:space="preserve"> mg Q12H</w:t>
                      </w:r>
                    </w:p>
                    <w:p w14:paraId="19DA2FED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>N = 37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6B82A511" wp14:editId="0E036BEC">
                <wp:simplePos x="0" y="0"/>
                <wp:positionH relativeFrom="column">
                  <wp:posOffset>4610100</wp:posOffset>
                </wp:positionH>
                <wp:positionV relativeFrom="paragraph">
                  <wp:posOffset>22860</wp:posOffset>
                </wp:positionV>
                <wp:extent cx="1386840" cy="630000"/>
                <wp:effectExtent l="0" t="0" r="22860" b="17780"/>
                <wp:wrapNone/>
                <wp:docPr id="29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63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85F3DB8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Placebo</w:t>
                            </w:r>
                          </w:p>
                          <w:p w14:paraId="18CF867A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</w:p>
                          <w:p w14:paraId="6C66A67F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N = 7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82A511" id="_x0000_s1030" type="#_x0000_t202" style="position:absolute;margin-left:363pt;margin-top:1.8pt;width:109.2pt;height:49.6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">
                <v:textbox>
                  <w:txbxContent>
                    <w:p w14:paraId="185F3DB8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>Placebo</w:t>
                      </w:r>
                    </w:p>
                    <w:p w14:paraId="18CF867A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</w:p>
                    <w:p w14:paraId="6C66A67F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>N = 7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34500232" wp14:editId="7C70FA3F">
                <wp:simplePos x="0" y="0"/>
                <wp:positionH relativeFrom="column">
                  <wp:posOffset>83820</wp:posOffset>
                </wp:positionH>
                <wp:positionV relativeFrom="paragraph">
                  <wp:posOffset>15240</wp:posOffset>
                </wp:positionV>
                <wp:extent cx="1386840" cy="630000"/>
                <wp:effectExtent l="0" t="0" r="22860" b="17780"/>
                <wp:wrapNone/>
                <wp:docPr id="29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63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4E54701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PF-02545920</w:t>
                            </w:r>
                          </w:p>
                          <w:p w14:paraId="1AE1E368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 w:rsidRPr="00981E73">
                              <w:t>5 mg Q12H</w:t>
                            </w:r>
                          </w:p>
                          <w:p w14:paraId="66DDD1F0" w14:textId="77777777" w:rsidR="005114AC" w:rsidRDefault="005114AC" w:rsidP="00F66D37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N = 74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500232" id="_x0000_s1031" type="#_x0000_t202" style="position:absolute;margin-left:6.6pt;margin-top:1.2pt;width:109.2pt;height:49.6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">
                <v:textbox>
                  <w:txbxContent>
                    <w:p w14:paraId="74E54701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>PF-02545920</w:t>
                      </w:r>
                    </w:p>
                    <w:p w14:paraId="1AE1E368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 w:rsidRPr="00981E73">
                        <w:t>5 mg Q12H</w:t>
                      </w:r>
                    </w:p>
                    <w:p w14:paraId="66DDD1F0" w14:textId="77777777" w:rsidR="005114AC" w:rsidRDefault="005114AC" w:rsidP="00F66D37">
                      <w:pPr>
                        <w:spacing w:after="0" w:line="240" w:lineRule="auto"/>
                        <w:jc w:val="center"/>
                      </w:pPr>
                      <w:r>
                        <w:t>N = 74</w:t>
                      </w:r>
                    </w:p>
                  </w:txbxContent>
                </v:textbox>
              </v:shape>
            </w:pict>
          </mc:Fallback>
        </mc:AlternateContent>
      </w:r>
    </w:p>
    <w:p w14:paraId="531C307C" w14:textId="77777777" w:rsidR="00F66D37" w:rsidRDefault="00F66D37" w:rsidP="00F66D37">
      <w:pPr>
        <w:spacing w:after="0" w:line="240" w:lineRule="auto"/>
        <w:rPr>
          <w:b/>
        </w:rPr>
      </w:pPr>
    </w:p>
    <w:p w14:paraId="7B7CE121" w14:textId="77777777" w:rsidR="00F66D37" w:rsidRDefault="00F66D37" w:rsidP="00F66D37">
      <w:pPr>
        <w:spacing w:after="0" w:line="240" w:lineRule="auto"/>
        <w:rPr>
          <w:b/>
        </w:rPr>
      </w:pPr>
    </w:p>
    <w:p w14:paraId="00D5B843" w14:textId="77777777" w:rsidR="00F66D37" w:rsidRDefault="00F66D37" w:rsidP="00F66D37">
      <w:pPr>
        <w:spacing w:after="0" w:line="240" w:lineRule="auto"/>
        <w:rPr>
          <w:b/>
        </w:rPr>
      </w:pPr>
    </w:p>
    <w:p w14:paraId="220A8CD4" w14:textId="77777777" w:rsidR="00F66D37" w:rsidRDefault="00F66D37" w:rsidP="00F66D37">
      <w:pPr>
        <w:spacing w:after="0" w:line="240" w:lineRule="auto"/>
        <w:rPr>
          <w:b/>
        </w:rPr>
      </w:pP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13536" behindDoc="0" locked="0" layoutInCell="1" allowOverlap="1" wp14:anchorId="153D4B09" wp14:editId="6B744D64">
                <wp:simplePos x="0" y="0"/>
                <wp:positionH relativeFrom="column">
                  <wp:posOffset>87630</wp:posOffset>
                </wp:positionH>
                <wp:positionV relativeFrom="paragraph">
                  <wp:posOffset>3988435</wp:posOffset>
                </wp:positionV>
                <wp:extent cx="1386840" cy="297180"/>
                <wp:effectExtent l="0" t="0" r="22860" b="26670"/>
                <wp:wrapNone/>
                <wp:docPr id="29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97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508D8E4" w14:textId="77777777" w:rsidR="005114AC" w:rsidRDefault="005114AC" w:rsidP="00F66D37">
                            <w:r>
                              <w:t>Completed n = 58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3D4B09" id="_x0000_s1032" type="#_x0000_t202" style="position:absolute;margin-left:6.9pt;margin-top:314.05pt;width:109.2pt;height:23.4pt;z-index:251713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">
                <v:textbox>
                  <w:txbxContent>
                    <w:p w14:paraId="3508D8E4" w14:textId="77777777" w:rsidR="005114AC" w:rsidRDefault="005114AC" w:rsidP="00F66D37">
                      <w:r>
                        <w:t>Completed n = 58</w:t>
                      </w:r>
                    </w:p>
                  </w:txbxContent>
                </v:textbox>
              </v:shape>
            </w:pict>
          </mc:Fallback>
        </mc:AlternateContent>
      </w:r>
      <w:r w:rsidRPr="00FB650B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67C9ED36" wp14:editId="489E226F">
                <wp:simplePos x="0" y="0"/>
                <wp:positionH relativeFrom="column">
                  <wp:posOffset>3128010</wp:posOffset>
                </wp:positionH>
                <wp:positionV relativeFrom="paragraph">
                  <wp:posOffset>3997325</wp:posOffset>
                </wp:positionV>
                <wp:extent cx="1386840" cy="297180"/>
                <wp:effectExtent l="0" t="0" r="22860" b="26670"/>
                <wp:wrapNone/>
                <wp:docPr id="29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97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93F5DAA" w14:textId="77777777" w:rsidR="005114AC" w:rsidRDefault="005114AC" w:rsidP="00F66D37">
                            <w:r>
                              <w:t>Completed n = 25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C9ED36" id="_x0000_s1033" type="#_x0000_t202" style="position:absolute;margin-left:246.3pt;margin-top:314.75pt;width:109.2pt;height:23.4pt;z-index:251715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">
                <v:textbox>
                  <w:txbxContent>
                    <w:p w14:paraId="493F5DAA" w14:textId="77777777" w:rsidR="005114AC" w:rsidRDefault="005114AC" w:rsidP="00F66D37">
                      <w:r>
                        <w:t>Completed n = 25</w:t>
                      </w:r>
                    </w:p>
                  </w:txbxContent>
                </v:textbox>
              </v:shape>
            </w:pict>
          </mc:Fallback>
        </mc:AlternateContent>
      </w:r>
      <w:r w:rsidRPr="00FB650B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759BD2CA" wp14:editId="75F280BF">
                <wp:simplePos x="0" y="0"/>
                <wp:positionH relativeFrom="column">
                  <wp:posOffset>4613910</wp:posOffset>
                </wp:positionH>
                <wp:positionV relativeFrom="paragraph">
                  <wp:posOffset>3997325</wp:posOffset>
                </wp:positionV>
                <wp:extent cx="1386840" cy="297180"/>
                <wp:effectExtent l="0" t="0" r="22860" b="26670"/>
                <wp:wrapNone/>
                <wp:docPr id="30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97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51B9324" w14:textId="77777777" w:rsidR="005114AC" w:rsidRDefault="005114AC" w:rsidP="00F66D37">
                            <w:r>
                              <w:t>Completed n = 60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9BD2CA" id="_x0000_s1034" type="#_x0000_t202" style="position:absolute;margin-left:363.3pt;margin-top:314.75pt;width:109.2pt;height:23.4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">
                <v:textbox>
                  <w:txbxContent>
                    <w:p w14:paraId="551B9324" w14:textId="77777777" w:rsidR="005114AC" w:rsidRDefault="005114AC" w:rsidP="00F66D37">
                      <w:r>
                        <w:t>Completed n = 60</w:t>
                      </w:r>
                    </w:p>
                  </w:txbxContent>
                </v:textbox>
              </v:shape>
            </w:pict>
          </mc:Fallback>
        </mc:AlternateContent>
      </w:r>
      <w:r w:rsidRPr="00FB650B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734218D8" wp14:editId="49C0013E">
                <wp:simplePos x="0" y="0"/>
                <wp:positionH relativeFrom="column">
                  <wp:posOffset>1588770</wp:posOffset>
                </wp:positionH>
                <wp:positionV relativeFrom="paragraph">
                  <wp:posOffset>3996055</wp:posOffset>
                </wp:positionV>
                <wp:extent cx="1386840" cy="297180"/>
                <wp:effectExtent l="0" t="0" r="22860" b="26670"/>
                <wp:wrapNone/>
                <wp:docPr id="30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97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44E3639" w14:textId="77777777" w:rsidR="005114AC" w:rsidRDefault="005114AC" w:rsidP="00F66D37">
                            <w:r>
                              <w:t>Completed n = 5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4218D8" id="_x0000_s1035" type="#_x0000_t202" style="position:absolute;margin-left:125.1pt;margin-top:314.65pt;width:109.2pt;height:23.4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">
                <v:textbox>
                  <w:txbxContent>
                    <w:p w14:paraId="044E3639" w14:textId="77777777" w:rsidR="005114AC" w:rsidRDefault="005114AC" w:rsidP="00F66D37">
                      <w:r>
                        <w:t>Completed n = 5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65FC7B37" wp14:editId="220FE910">
                <wp:simplePos x="0" y="0"/>
                <wp:positionH relativeFrom="column">
                  <wp:posOffset>83820</wp:posOffset>
                </wp:positionH>
                <wp:positionV relativeFrom="paragraph">
                  <wp:posOffset>1170305</wp:posOffset>
                </wp:positionV>
                <wp:extent cx="1386840" cy="2453640"/>
                <wp:effectExtent l="0" t="0" r="22860" b="22860"/>
                <wp:wrapNone/>
                <wp:docPr id="30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4536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9BD95C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iscontinued n = 16</w:t>
                            </w:r>
                          </w:p>
                          <w:p w14:paraId="0CEE59C5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</w:p>
                          <w:p w14:paraId="2EF688A6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eath n = 1</w:t>
                            </w:r>
                          </w:p>
                          <w:p w14:paraId="42E516FB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Insufficient clinical</w:t>
                            </w:r>
                          </w:p>
                          <w:p w14:paraId="69AF6A61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response n = 4</w:t>
                            </w:r>
                          </w:p>
                          <w:p w14:paraId="09910B38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Lost to follow-up </w:t>
                            </w:r>
                          </w:p>
                          <w:p w14:paraId="1C68201D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1</w:t>
                            </w:r>
                          </w:p>
                          <w:p w14:paraId="61A4B7EC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Wanted to withdraw</w:t>
                            </w:r>
                          </w:p>
                          <w:p w14:paraId="0730CC34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4</w:t>
                            </w:r>
                          </w:p>
                          <w:p w14:paraId="761696D7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Protocol violation </w:t>
                            </w:r>
                          </w:p>
                          <w:p w14:paraId="5BA5BFE6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1</w:t>
                            </w:r>
                          </w:p>
                          <w:p w14:paraId="00BFB5E5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Other n = 3</w:t>
                            </w:r>
                          </w:p>
                          <w:p w14:paraId="55B1D5C7" w14:textId="77777777" w:rsidR="005114AC" w:rsidRPr="009C052D" w:rsidRDefault="005114AC" w:rsidP="00F66D37">
                            <w:pPr>
                              <w:spacing w:after="0" w:line="240" w:lineRule="auto"/>
                              <w:ind w:left="284" w:hanging="284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rug-related AE</w:t>
                            </w:r>
                            <w:r>
                              <w:rPr>
                                <w:sz w:val="21"/>
                                <w:szCs w:val="21"/>
                              </w:rPr>
                              <w:br/>
                            </w:r>
                            <w:r w:rsidRPr="009C052D">
                              <w:rPr>
                                <w:sz w:val="21"/>
                                <w:szCs w:val="21"/>
                              </w:rPr>
                              <w:t>n = 0</w:t>
                            </w:r>
                          </w:p>
                          <w:p w14:paraId="226306FE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Other AE n = 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FC7B37" id="_x0000_s1036" type="#_x0000_t202" style="position:absolute;margin-left:6.6pt;margin-top:92.15pt;width:109.2pt;height:193.2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">
                <v:textbox>
                  <w:txbxContent>
                    <w:p w14:paraId="039BD95C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iscontinued n = 16</w:t>
                      </w:r>
                    </w:p>
                    <w:p w14:paraId="0CEE59C5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</w:p>
                    <w:p w14:paraId="2EF688A6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eath n = 1</w:t>
                      </w:r>
                    </w:p>
                    <w:p w14:paraId="42E516FB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Insufficient clinical</w:t>
                      </w:r>
                    </w:p>
                    <w:p w14:paraId="69AF6A61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response n = 4</w:t>
                      </w:r>
                    </w:p>
                    <w:p w14:paraId="09910B38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Lost to follow-up </w:t>
                      </w:r>
                    </w:p>
                    <w:p w14:paraId="1C68201D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1</w:t>
                      </w:r>
                    </w:p>
                    <w:p w14:paraId="61A4B7EC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Wanted to withdraw</w:t>
                      </w:r>
                    </w:p>
                    <w:p w14:paraId="0730CC34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4</w:t>
                      </w:r>
                    </w:p>
                    <w:p w14:paraId="761696D7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Protocol violation </w:t>
                      </w:r>
                    </w:p>
                    <w:p w14:paraId="5BA5BFE6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1</w:t>
                      </w:r>
                    </w:p>
                    <w:p w14:paraId="00BFB5E5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Other n = 3</w:t>
                      </w:r>
                    </w:p>
                    <w:p w14:paraId="55B1D5C7" w14:textId="77777777" w:rsidR="005114AC" w:rsidRPr="009C052D" w:rsidRDefault="005114AC" w:rsidP="00F66D37">
                      <w:pPr>
                        <w:spacing w:after="0" w:line="240" w:lineRule="auto"/>
                        <w:ind w:left="284" w:hanging="284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rug-related AE</w:t>
                      </w:r>
                      <w:r>
                        <w:rPr>
                          <w:sz w:val="21"/>
                          <w:szCs w:val="21"/>
                        </w:rPr>
                        <w:br/>
                      </w:r>
                      <w:r w:rsidRPr="009C052D">
                        <w:rPr>
                          <w:sz w:val="21"/>
                          <w:szCs w:val="21"/>
                        </w:rPr>
                        <w:t>n = 0</w:t>
                      </w:r>
                    </w:p>
                    <w:p w14:paraId="226306FE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Other AE n = 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576CDCDC" wp14:editId="0661B9CB">
                <wp:simplePos x="0" y="0"/>
                <wp:positionH relativeFrom="column">
                  <wp:posOffset>1592580</wp:posOffset>
                </wp:positionH>
                <wp:positionV relativeFrom="paragraph">
                  <wp:posOffset>1170305</wp:posOffset>
                </wp:positionV>
                <wp:extent cx="1386840" cy="2453640"/>
                <wp:effectExtent l="0" t="0" r="22860" b="22860"/>
                <wp:wrapNone/>
                <wp:docPr id="30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4536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D3D7C0" w14:textId="77777777" w:rsidR="005114AC" w:rsidRPr="009C052D" w:rsidRDefault="005114AC" w:rsidP="00F66D37">
                            <w:pPr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iscontinued n = 22</w:t>
                            </w:r>
                          </w:p>
                          <w:p w14:paraId="2908A5E9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eath n = 0</w:t>
                            </w:r>
                          </w:p>
                          <w:p w14:paraId="4BD1A839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Insufficient clinical </w:t>
                            </w:r>
                          </w:p>
                          <w:p w14:paraId="452F5E9C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response n = 5</w:t>
                            </w:r>
                          </w:p>
                          <w:p w14:paraId="454D6096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Lost to follow-up</w:t>
                            </w:r>
                          </w:p>
                          <w:p w14:paraId="447F3322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2</w:t>
                            </w:r>
                          </w:p>
                          <w:p w14:paraId="5ED9749E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Wanted to withdraw</w:t>
                            </w:r>
                          </w:p>
                          <w:p w14:paraId="575BC65C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8</w:t>
                            </w:r>
                          </w:p>
                          <w:p w14:paraId="76D5A603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Protocol violation</w:t>
                            </w:r>
                          </w:p>
                          <w:p w14:paraId="7D4EC52F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1</w:t>
                            </w:r>
                          </w:p>
                          <w:p w14:paraId="51EFA544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Other n = 1</w:t>
                            </w:r>
                          </w:p>
                          <w:p w14:paraId="71A41205" w14:textId="77777777" w:rsidR="005114AC" w:rsidRPr="009C052D" w:rsidRDefault="005114AC" w:rsidP="00F66D37">
                            <w:pPr>
                              <w:spacing w:after="0" w:line="240" w:lineRule="auto"/>
                              <w:ind w:left="284" w:hanging="284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rug-related AE</w:t>
                            </w:r>
                            <w:r>
                              <w:rPr>
                                <w:sz w:val="21"/>
                                <w:szCs w:val="21"/>
                              </w:rPr>
                              <w:br/>
                            </w:r>
                            <w:r w:rsidRPr="009C052D">
                              <w:rPr>
                                <w:sz w:val="21"/>
                                <w:szCs w:val="21"/>
                              </w:rPr>
                              <w:t>n = 3</w:t>
                            </w:r>
                          </w:p>
                          <w:p w14:paraId="3E542E5F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Other AE n = 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6CDCDC" id="_x0000_s1037" type="#_x0000_t202" style="position:absolute;margin-left:125.4pt;margin-top:92.15pt;width:109.2pt;height:193.2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">
                <v:textbox>
                  <w:txbxContent>
                    <w:p w14:paraId="1BD3D7C0" w14:textId="77777777" w:rsidR="005114AC" w:rsidRPr="009C052D" w:rsidRDefault="005114AC" w:rsidP="00F66D37">
                      <w:pPr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iscontinued n = 22</w:t>
                      </w:r>
                    </w:p>
                    <w:p w14:paraId="2908A5E9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eath n = 0</w:t>
                      </w:r>
                    </w:p>
                    <w:p w14:paraId="4BD1A839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Insufficient clinical </w:t>
                      </w:r>
                    </w:p>
                    <w:p w14:paraId="452F5E9C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response n = 5</w:t>
                      </w:r>
                    </w:p>
                    <w:p w14:paraId="454D6096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Lost to follow-up</w:t>
                      </w:r>
                    </w:p>
                    <w:p w14:paraId="447F3322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2</w:t>
                      </w:r>
                    </w:p>
                    <w:p w14:paraId="5ED9749E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Wanted to withdraw</w:t>
                      </w:r>
                    </w:p>
                    <w:p w14:paraId="575BC65C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8</w:t>
                      </w:r>
                    </w:p>
                    <w:p w14:paraId="76D5A603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Protocol violation</w:t>
                      </w:r>
                    </w:p>
                    <w:p w14:paraId="7D4EC52F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1</w:t>
                      </w:r>
                    </w:p>
                    <w:p w14:paraId="51EFA544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Other n = 1</w:t>
                      </w:r>
                    </w:p>
                    <w:p w14:paraId="71A41205" w14:textId="77777777" w:rsidR="005114AC" w:rsidRPr="009C052D" w:rsidRDefault="005114AC" w:rsidP="00F66D37">
                      <w:pPr>
                        <w:spacing w:after="0" w:line="240" w:lineRule="auto"/>
                        <w:ind w:left="284" w:hanging="284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rug-related AE</w:t>
                      </w:r>
                      <w:r>
                        <w:rPr>
                          <w:sz w:val="21"/>
                          <w:szCs w:val="21"/>
                        </w:rPr>
                        <w:br/>
                      </w:r>
                      <w:r w:rsidRPr="009C052D">
                        <w:rPr>
                          <w:sz w:val="21"/>
                          <w:szCs w:val="21"/>
                        </w:rPr>
                        <w:t>n = 3</w:t>
                      </w:r>
                    </w:p>
                    <w:p w14:paraId="3E542E5F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Other AE n = 2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11488" behindDoc="0" locked="0" layoutInCell="1" allowOverlap="1" wp14:anchorId="6E215A5D" wp14:editId="109495C7">
                <wp:simplePos x="0" y="0"/>
                <wp:positionH relativeFrom="column">
                  <wp:posOffset>3131820</wp:posOffset>
                </wp:positionH>
                <wp:positionV relativeFrom="paragraph">
                  <wp:posOffset>1177925</wp:posOffset>
                </wp:positionV>
                <wp:extent cx="1386840" cy="2446020"/>
                <wp:effectExtent l="0" t="0" r="22860" b="11430"/>
                <wp:wrapNone/>
                <wp:docPr id="30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4460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FEA79E2" w14:textId="77777777" w:rsidR="005114AC" w:rsidRPr="009C052D" w:rsidRDefault="005114AC" w:rsidP="00F66D37">
                            <w:pPr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iscontinued n = 11</w:t>
                            </w:r>
                          </w:p>
                          <w:p w14:paraId="4152CEA9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eath n = 0</w:t>
                            </w:r>
                          </w:p>
                          <w:p w14:paraId="20CEF107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Insufficient clinical</w:t>
                            </w:r>
                          </w:p>
                          <w:p w14:paraId="3E0165E5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 response n = 0</w:t>
                            </w:r>
                          </w:p>
                          <w:p w14:paraId="56AEDF8D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Lost to follow-up</w:t>
                            </w:r>
                          </w:p>
                          <w:p w14:paraId="0DC30A81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0</w:t>
                            </w:r>
                          </w:p>
                          <w:p w14:paraId="0E76A805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Wanted to withdraw </w:t>
                            </w:r>
                          </w:p>
                          <w:p w14:paraId="79188149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5</w:t>
                            </w:r>
                          </w:p>
                          <w:p w14:paraId="3C24B393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Protocol violation</w:t>
                            </w:r>
                          </w:p>
                          <w:p w14:paraId="6709D129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0</w:t>
                            </w:r>
                          </w:p>
                          <w:p w14:paraId="7EAA0C06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Other n = 3</w:t>
                            </w:r>
                          </w:p>
                          <w:p w14:paraId="5C9C453A" w14:textId="77777777" w:rsidR="005114AC" w:rsidRPr="009C052D" w:rsidRDefault="005114AC" w:rsidP="00F66D37">
                            <w:pPr>
                              <w:spacing w:after="0" w:line="240" w:lineRule="auto"/>
                              <w:ind w:left="284" w:hanging="284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rug-related AE</w:t>
                            </w:r>
                            <w:r>
                              <w:rPr>
                                <w:sz w:val="21"/>
                                <w:szCs w:val="21"/>
                              </w:rPr>
                              <w:br/>
                            </w:r>
                            <w:r w:rsidRPr="009C052D">
                              <w:rPr>
                                <w:sz w:val="21"/>
                                <w:szCs w:val="21"/>
                              </w:rPr>
                              <w:t>n = 1</w:t>
                            </w:r>
                          </w:p>
                          <w:p w14:paraId="7218B66E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Other AE n = 2</w:t>
                            </w:r>
                          </w:p>
                          <w:p w14:paraId="391B9D89" w14:textId="77777777" w:rsidR="005114AC" w:rsidRDefault="005114AC" w:rsidP="00F66D37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E215A5D" id="_x0000_s1038" type="#_x0000_t202" style="position:absolute;margin-left:246.6pt;margin-top:92.75pt;width:109.2pt;height:192.6pt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">
                <v:textbox>
                  <w:txbxContent>
                    <w:p w14:paraId="5FEA79E2" w14:textId="77777777" w:rsidR="005114AC" w:rsidRPr="009C052D" w:rsidRDefault="005114AC" w:rsidP="00F66D37">
                      <w:pPr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iscontinued n = 11</w:t>
                      </w:r>
                    </w:p>
                    <w:p w14:paraId="4152CEA9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eath n = 0</w:t>
                      </w:r>
                    </w:p>
                    <w:p w14:paraId="20CEF107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Insufficient clinical</w:t>
                      </w:r>
                    </w:p>
                    <w:p w14:paraId="3E0165E5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 response n = 0</w:t>
                      </w:r>
                    </w:p>
                    <w:p w14:paraId="56AEDF8D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Lost to follow-up</w:t>
                      </w:r>
                    </w:p>
                    <w:p w14:paraId="0DC30A81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0</w:t>
                      </w:r>
                    </w:p>
                    <w:p w14:paraId="0E76A805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Wanted to withdraw </w:t>
                      </w:r>
                    </w:p>
                    <w:p w14:paraId="79188149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5</w:t>
                      </w:r>
                    </w:p>
                    <w:p w14:paraId="3C24B393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Protocol violation</w:t>
                      </w:r>
                    </w:p>
                    <w:p w14:paraId="6709D129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0</w:t>
                      </w:r>
                    </w:p>
                    <w:p w14:paraId="7EAA0C06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Other n = 3</w:t>
                      </w:r>
                    </w:p>
                    <w:p w14:paraId="5C9C453A" w14:textId="77777777" w:rsidR="005114AC" w:rsidRPr="009C052D" w:rsidRDefault="005114AC" w:rsidP="00F66D37">
                      <w:pPr>
                        <w:spacing w:after="0" w:line="240" w:lineRule="auto"/>
                        <w:ind w:left="284" w:hanging="284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rug-related AE</w:t>
                      </w:r>
                      <w:r>
                        <w:rPr>
                          <w:sz w:val="21"/>
                          <w:szCs w:val="21"/>
                        </w:rPr>
                        <w:br/>
                      </w:r>
                      <w:r w:rsidRPr="009C052D">
                        <w:rPr>
                          <w:sz w:val="21"/>
                          <w:szCs w:val="21"/>
                        </w:rPr>
                        <w:t>n = 1</w:t>
                      </w:r>
                    </w:p>
                    <w:p w14:paraId="7218B66E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Other AE n = 2</w:t>
                      </w:r>
                    </w:p>
                    <w:p w14:paraId="391B9D89" w14:textId="77777777" w:rsidR="005114AC" w:rsidRDefault="005114AC" w:rsidP="00F66D37"/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2F42ADAA" wp14:editId="2C0D1958">
                <wp:simplePos x="0" y="0"/>
                <wp:positionH relativeFrom="column">
                  <wp:posOffset>3124200</wp:posOffset>
                </wp:positionH>
                <wp:positionV relativeFrom="paragraph">
                  <wp:posOffset>140970</wp:posOffset>
                </wp:positionV>
                <wp:extent cx="1386840" cy="830580"/>
                <wp:effectExtent l="0" t="0" r="22860" b="26670"/>
                <wp:wrapNone/>
                <wp:docPr id="30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8305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0836EE" w14:textId="77777777" w:rsidR="005114AC" w:rsidRDefault="005114AC" w:rsidP="00F66D37">
                            <w:pPr>
                              <w:spacing w:after="0" w:line="240" w:lineRule="auto"/>
                            </w:pPr>
                            <w:r>
                              <w:t>Treated n = 36</w:t>
                            </w:r>
                          </w:p>
                          <w:p w14:paraId="213027B2" w14:textId="77777777" w:rsidR="005114AC" w:rsidRDefault="005114AC" w:rsidP="00F66D37">
                            <w:pPr>
                              <w:spacing w:before="80" w:after="0" w:line="240" w:lineRule="auto"/>
                            </w:pPr>
                            <w:r>
                              <w:t>Withdrew for personal reasons</w:t>
                            </w:r>
                            <w:r>
                              <w:br/>
                              <w:t>n = 1</w:t>
                            </w:r>
                          </w:p>
                          <w:p w14:paraId="4F6FAC55" w14:textId="77777777" w:rsidR="005114AC" w:rsidRDefault="005114AC" w:rsidP="00F66D37">
                            <w:pPr>
                              <w:spacing w:after="0" w:line="240" w:lineRule="auto"/>
                            </w:pPr>
                          </w:p>
                          <w:p w14:paraId="0A331C76" w14:textId="77777777" w:rsidR="005114AC" w:rsidRDefault="005114AC" w:rsidP="00F66D37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F42ADAA" id="_x0000_s1039" type="#_x0000_t202" style="position:absolute;margin-left:246pt;margin-top:11.1pt;width:109.2pt;height:65.4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">
                <v:textbox>
                  <w:txbxContent>
                    <w:p w14:paraId="470836EE" w14:textId="77777777" w:rsidR="005114AC" w:rsidRDefault="005114AC" w:rsidP="00F66D37">
                      <w:pPr>
                        <w:spacing w:after="0" w:line="240" w:lineRule="auto"/>
                      </w:pPr>
                      <w:r>
                        <w:t>Treated n = 36</w:t>
                      </w:r>
                    </w:p>
                    <w:p w14:paraId="213027B2" w14:textId="77777777" w:rsidR="005114AC" w:rsidRDefault="005114AC" w:rsidP="00F66D37">
                      <w:pPr>
                        <w:spacing w:before="80" w:after="0" w:line="240" w:lineRule="auto"/>
                      </w:pPr>
                      <w:r>
                        <w:t>Withdrew for personal reasons</w:t>
                      </w:r>
                      <w:r>
                        <w:br/>
                        <w:t>n = 1</w:t>
                      </w:r>
                    </w:p>
                    <w:p w14:paraId="4F6FAC55" w14:textId="77777777" w:rsidR="005114AC" w:rsidRDefault="005114AC" w:rsidP="00F66D37">
                      <w:pPr>
                        <w:spacing w:after="0" w:line="240" w:lineRule="auto"/>
                      </w:pPr>
                    </w:p>
                    <w:p w14:paraId="0A331C76" w14:textId="77777777" w:rsidR="005114AC" w:rsidRDefault="005114AC" w:rsidP="00F66D37"/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0D91FC7E" wp14:editId="3490381A">
                <wp:simplePos x="0" y="0"/>
                <wp:positionH relativeFrom="column">
                  <wp:posOffset>4613910</wp:posOffset>
                </wp:positionH>
                <wp:positionV relativeFrom="paragraph">
                  <wp:posOffset>148590</wp:posOffset>
                </wp:positionV>
                <wp:extent cx="1386840" cy="297180"/>
                <wp:effectExtent l="0" t="0" r="22860" b="26670"/>
                <wp:wrapNone/>
                <wp:docPr id="30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97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C9DD22" w14:textId="77777777" w:rsidR="005114AC" w:rsidRDefault="005114AC" w:rsidP="00F66D37">
                            <w:pPr>
                              <w:spacing w:after="0" w:line="240" w:lineRule="auto"/>
                            </w:pPr>
                            <w:r>
                              <w:t>Treated n = 74</w:t>
                            </w:r>
                          </w:p>
                          <w:p w14:paraId="2A35138E" w14:textId="77777777" w:rsidR="005114AC" w:rsidRDefault="005114AC" w:rsidP="00F66D37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91FC7E" id="_x0000_s1040" type="#_x0000_t202" style="position:absolute;margin-left:363.3pt;margin-top:11.7pt;width:109.2pt;height:23.4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">
                <v:textbox>
                  <w:txbxContent>
                    <w:p w14:paraId="1BC9DD22" w14:textId="77777777" w:rsidR="005114AC" w:rsidRDefault="005114AC" w:rsidP="00F66D37">
                      <w:pPr>
                        <w:spacing w:after="0" w:line="240" w:lineRule="auto"/>
                      </w:pPr>
                      <w:r>
                        <w:t>Treated n = 74</w:t>
                      </w:r>
                    </w:p>
                    <w:p w14:paraId="2A35138E" w14:textId="77777777" w:rsidR="005114AC" w:rsidRDefault="005114AC" w:rsidP="00F66D37"/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1BC51E7B" wp14:editId="742F10C6">
                <wp:simplePos x="0" y="0"/>
                <wp:positionH relativeFrom="column">
                  <wp:posOffset>1588770</wp:posOffset>
                </wp:positionH>
                <wp:positionV relativeFrom="paragraph">
                  <wp:posOffset>140970</wp:posOffset>
                </wp:positionV>
                <wp:extent cx="1386840" cy="297180"/>
                <wp:effectExtent l="0" t="0" r="22860" b="26670"/>
                <wp:wrapNone/>
                <wp:docPr id="30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97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5616331" w14:textId="77777777" w:rsidR="005114AC" w:rsidRDefault="005114AC" w:rsidP="00F66D37">
                            <w:pPr>
                              <w:spacing w:after="0" w:line="240" w:lineRule="auto"/>
                              <w:ind w:left="284"/>
                            </w:pPr>
                            <w:r>
                              <w:t>Treated n = 74</w:t>
                            </w:r>
                          </w:p>
                          <w:p w14:paraId="0426F04C" w14:textId="77777777" w:rsidR="005114AC" w:rsidRDefault="005114AC" w:rsidP="00F66D37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BC51E7B" id="_x0000_s1041" type="#_x0000_t202" style="position:absolute;margin-left:125.1pt;margin-top:11.1pt;width:109.2pt;height:23.4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">
                <v:textbox>
                  <w:txbxContent>
                    <w:p w14:paraId="05616331" w14:textId="77777777" w:rsidR="005114AC" w:rsidRDefault="005114AC" w:rsidP="00F66D37">
                      <w:pPr>
                        <w:spacing w:after="0" w:line="240" w:lineRule="auto"/>
                        <w:ind w:left="284"/>
                      </w:pPr>
                      <w:r>
                        <w:t>Treated n = 74</w:t>
                      </w:r>
                    </w:p>
                    <w:p w14:paraId="0426F04C" w14:textId="77777777" w:rsidR="005114AC" w:rsidRDefault="005114AC" w:rsidP="00F66D37"/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4CA36FB2" wp14:editId="3500CB91">
                <wp:simplePos x="0" y="0"/>
                <wp:positionH relativeFrom="column">
                  <wp:posOffset>80010</wp:posOffset>
                </wp:positionH>
                <wp:positionV relativeFrom="paragraph">
                  <wp:posOffset>140970</wp:posOffset>
                </wp:positionV>
                <wp:extent cx="1386840" cy="297180"/>
                <wp:effectExtent l="0" t="0" r="22860" b="26670"/>
                <wp:wrapNone/>
                <wp:docPr id="30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97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197BDD" w14:textId="77777777" w:rsidR="005114AC" w:rsidRDefault="005114AC" w:rsidP="00F66D37">
                            <w:pPr>
                              <w:spacing w:after="0" w:line="240" w:lineRule="auto"/>
                            </w:pPr>
                            <w:r>
                              <w:t>Treated n = 74</w:t>
                            </w:r>
                          </w:p>
                          <w:p w14:paraId="01B18E54" w14:textId="77777777" w:rsidR="005114AC" w:rsidRDefault="005114AC" w:rsidP="00F66D37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A36FB2" id="_x0000_s1042" type="#_x0000_t202" style="position:absolute;margin-left:6.3pt;margin-top:11.1pt;width:109.2pt;height:23.4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">
                <v:textbox>
                  <w:txbxContent>
                    <w:p w14:paraId="19197BDD" w14:textId="77777777" w:rsidR="005114AC" w:rsidRDefault="005114AC" w:rsidP="00F66D37">
                      <w:pPr>
                        <w:spacing w:after="0" w:line="240" w:lineRule="auto"/>
                      </w:pPr>
                      <w:r>
                        <w:t>Treated n = 74</w:t>
                      </w:r>
                    </w:p>
                    <w:p w14:paraId="01B18E54" w14:textId="77777777" w:rsidR="005114AC" w:rsidRDefault="005114AC" w:rsidP="00F66D37"/>
                  </w:txbxContent>
                </v:textbox>
              </v:shape>
            </w:pict>
          </mc:Fallback>
        </mc:AlternateContent>
      </w:r>
      <w:r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7A8E5396" wp14:editId="4129A07F">
                <wp:simplePos x="0" y="0"/>
                <wp:positionH relativeFrom="column">
                  <wp:posOffset>4617720</wp:posOffset>
                </wp:positionH>
                <wp:positionV relativeFrom="paragraph">
                  <wp:posOffset>1177925</wp:posOffset>
                </wp:positionV>
                <wp:extent cx="1386840" cy="2446020"/>
                <wp:effectExtent l="0" t="0" r="22860" b="11430"/>
                <wp:wrapNone/>
                <wp:docPr id="3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6840" cy="24460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E887B32" w14:textId="77777777" w:rsidR="005114AC" w:rsidRPr="009C052D" w:rsidRDefault="005114AC" w:rsidP="00F66D37">
                            <w:pPr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iscontinued n = 14</w:t>
                            </w:r>
                          </w:p>
                          <w:p w14:paraId="24EAE31D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eath n = 0</w:t>
                            </w:r>
                          </w:p>
                          <w:p w14:paraId="6217A0FB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Insufficient clinical</w:t>
                            </w:r>
                          </w:p>
                          <w:p w14:paraId="3F87A808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 response n = 5</w:t>
                            </w:r>
                          </w:p>
                          <w:p w14:paraId="5246157E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Lost to follow-up</w:t>
                            </w:r>
                          </w:p>
                          <w:p w14:paraId="65B373C3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0</w:t>
                            </w:r>
                          </w:p>
                          <w:p w14:paraId="306CFCBF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Wanted to withdraw </w:t>
                            </w:r>
                          </w:p>
                          <w:p w14:paraId="6028FD5B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5</w:t>
                            </w:r>
                          </w:p>
                          <w:p w14:paraId="1F8C8153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Protocol violation </w:t>
                            </w:r>
                          </w:p>
                          <w:p w14:paraId="6C4A0AE4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 xml:space="preserve">     n = 0</w:t>
                            </w:r>
                          </w:p>
                          <w:p w14:paraId="6F90C071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Other n = 0</w:t>
                            </w:r>
                          </w:p>
                          <w:p w14:paraId="1F339362" w14:textId="77777777" w:rsidR="005114AC" w:rsidRPr="009C052D" w:rsidRDefault="005114AC" w:rsidP="00F66D37">
                            <w:pPr>
                              <w:spacing w:after="0" w:line="240" w:lineRule="auto"/>
                              <w:ind w:left="284" w:hanging="284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Drug-related AE</w:t>
                            </w:r>
                            <w:r>
                              <w:rPr>
                                <w:sz w:val="21"/>
                                <w:szCs w:val="21"/>
                              </w:rPr>
                              <w:br/>
                            </w:r>
                            <w:r w:rsidRPr="009C052D">
                              <w:rPr>
                                <w:sz w:val="21"/>
                                <w:szCs w:val="21"/>
                              </w:rPr>
                              <w:t>n = 3</w:t>
                            </w:r>
                          </w:p>
                          <w:p w14:paraId="18A9D279" w14:textId="77777777" w:rsidR="005114AC" w:rsidRPr="009C052D" w:rsidRDefault="005114AC" w:rsidP="00F66D37">
                            <w:pPr>
                              <w:spacing w:after="0" w:line="240" w:lineRule="auto"/>
                              <w:rPr>
                                <w:sz w:val="21"/>
                                <w:szCs w:val="21"/>
                              </w:rPr>
                            </w:pPr>
                            <w:r w:rsidRPr="009C052D">
                              <w:rPr>
                                <w:sz w:val="21"/>
                                <w:szCs w:val="21"/>
                              </w:rPr>
                              <w:t>Other AE n = 1</w:t>
                            </w:r>
                          </w:p>
                          <w:p w14:paraId="45FC2474" w14:textId="77777777" w:rsidR="005114AC" w:rsidRDefault="005114AC" w:rsidP="00F66D37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A8E5396" id="_x0000_s1043" type="#_x0000_t202" style="position:absolute;margin-left:363.6pt;margin-top:92.75pt;width:109.2pt;height:192.6pt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">
                <v:textbox>
                  <w:txbxContent>
                    <w:p w14:paraId="0E887B32" w14:textId="77777777" w:rsidR="005114AC" w:rsidRPr="009C052D" w:rsidRDefault="005114AC" w:rsidP="00F66D37">
                      <w:pPr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iscontinued n = 14</w:t>
                      </w:r>
                    </w:p>
                    <w:p w14:paraId="24EAE31D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eath n = 0</w:t>
                      </w:r>
                    </w:p>
                    <w:p w14:paraId="6217A0FB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Insufficient clinical</w:t>
                      </w:r>
                    </w:p>
                    <w:p w14:paraId="3F87A808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 response n = 5</w:t>
                      </w:r>
                    </w:p>
                    <w:p w14:paraId="5246157E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Lost to follow-up</w:t>
                      </w:r>
                    </w:p>
                    <w:p w14:paraId="65B373C3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0</w:t>
                      </w:r>
                    </w:p>
                    <w:p w14:paraId="306CFCBF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Wanted to withdraw </w:t>
                      </w:r>
                    </w:p>
                    <w:p w14:paraId="6028FD5B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5</w:t>
                      </w:r>
                    </w:p>
                    <w:p w14:paraId="1F8C8153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Protocol violation </w:t>
                      </w:r>
                    </w:p>
                    <w:p w14:paraId="6C4A0AE4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 xml:space="preserve">     n = 0</w:t>
                      </w:r>
                    </w:p>
                    <w:p w14:paraId="6F90C071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Other n = 0</w:t>
                      </w:r>
                    </w:p>
                    <w:p w14:paraId="1F339362" w14:textId="77777777" w:rsidR="005114AC" w:rsidRPr="009C052D" w:rsidRDefault="005114AC" w:rsidP="00F66D37">
                      <w:pPr>
                        <w:spacing w:after="0" w:line="240" w:lineRule="auto"/>
                        <w:ind w:left="284" w:hanging="284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Drug-related AE</w:t>
                      </w:r>
                      <w:r>
                        <w:rPr>
                          <w:sz w:val="21"/>
                          <w:szCs w:val="21"/>
                        </w:rPr>
                        <w:br/>
                      </w:r>
                      <w:r w:rsidRPr="009C052D">
                        <w:rPr>
                          <w:sz w:val="21"/>
                          <w:szCs w:val="21"/>
                        </w:rPr>
                        <w:t>n = 3</w:t>
                      </w:r>
                    </w:p>
                    <w:p w14:paraId="18A9D279" w14:textId="77777777" w:rsidR="005114AC" w:rsidRPr="009C052D" w:rsidRDefault="005114AC" w:rsidP="00F66D37">
                      <w:pPr>
                        <w:spacing w:after="0" w:line="240" w:lineRule="auto"/>
                        <w:rPr>
                          <w:sz w:val="21"/>
                          <w:szCs w:val="21"/>
                        </w:rPr>
                      </w:pPr>
                      <w:r w:rsidRPr="009C052D">
                        <w:rPr>
                          <w:sz w:val="21"/>
                          <w:szCs w:val="21"/>
                        </w:rPr>
                        <w:t>Other AE n = 1</w:t>
                      </w:r>
                    </w:p>
                    <w:p w14:paraId="45FC2474" w14:textId="77777777" w:rsidR="005114AC" w:rsidRDefault="005114AC" w:rsidP="00F66D37"/>
                  </w:txbxContent>
                </v:textbox>
              </v:shape>
            </w:pict>
          </mc:Fallback>
        </mc:AlternateContent>
      </w:r>
    </w:p>
    <w:p w14:paraId="09C9541F" w14:textId="77777777" w:rsidR="00F66D37" w:rsidRDefault="00F66D37" w:rsidP="00F66D37">
      <w:pPr>
        <w:spacing w:after="0" w:line="240" w:lineRule="auto"/>
        <w:rPr>
          <w:b/>
        </w:rPr>
      </w:pPr>
    </w:p>
    <w:p w14:paraId="0BACE399" w14:textId="77777777" w:rsidR="00F66D37" w:rsidRDefault="00F66D37" w:rsidP="00F66D37">
      <w:pPr>
        <w:spacing w:after="0" w:line="240" w:lineRule="auto"/>
        <w:rPr>
          <w:b/>
        </w:rPr>
      </w:pPr>
    </w:p>
    <w:p w14:paraId="02A41481" w14:textId="77777777" w:rsidR="00F66D37" w:rsidRDefault="00F66D37" w:rsidP="00F66D37">
      <w:pPr>
        <w:spacing w:after="0" w:line="240" w:lineRule="auto"/>
        <w:rPr>
          <w:b/>
        </w:rPr>
      </w:pPr>
    </w:p>
    <w:p w14:paraId="6BB33F43" w14:textId="77777777" w:rsidR="00F66D37" w:rsidRDefault="00F66D37" w:rsidP="00F66D37">
      <w:pPr>
        <w:spacing w:after="0" w:line="240" w:lineRule="auto"/>
        <w:rPr>
          <w:b/>
        </w:rPr>
      </w:pPr>
    </w:p>
    <w:p w14:paraId="568EDDD9" w14:textId="77777777" w:rsidR="00F66D37" w:rsidRDefault="00F66D37" w:rsidP="00F66D37">
      <w:pPr>
        <w:spacing w:after="0" w:line="240" w:lineRule="auto"/>
        <w:rPr>
          <w:b/>
        </w:rPr>
      </w:pPr>
    </w:p>
    <w:p w14:paraId="41E1A161" w14:textId="77777777" w:rsidR="00F66D37" w:rsidRDefault="00F66D37" w:rsidP="00F66D37">
      <w:pPr>
        <w:spacing w:after="0" w:line="240" w:lineRule="auto"/>
        <w:rPr>
          <w:b/>
        </w:rPr>
      </w:pPr>
    </w:p>
    <w:p w14:paraId="07F8CE06" w14:textId="77777777" w:rsidR="00F66D37" w:rsidRDefault="00F66D37" w:rsidP="00F66D37">
      <w:pPr>
        <w:spacing w:after="0" w:line="240" w:lineRule="auto"/>
        <w:rPr>
          <w:b/>
        </w:rPr>
      </w:pPr>
    </w:p>
    <w:p w14:paraId="6F04701A" w14:textId="77777777" w:rsidR="00F66D37" w:rsidRDefault="00F66D37" w:rsidP="00F66D37">
      <w:pPr>
        <w:spacing w:after="0" w:line="240" w:lineRule="auto"/>
        <w:rPr>
          <w:b/>
        </w:rPr>
      </w:pPr>
    </w:p>
    <w:p w14:paraId="184D90EE" w14:textId="77777777" w:rsidR="00F66D37" w:rsidRDefault="00F66D37" w:rsidP="00F66D37">
      <w:pPr>
        <w:spacing w:after="0" w:line="240" w:lineRule="auto"/>
        <w:rPr>
          <w:b/>
        </w:rPr>
      </w:pPr>
    </w:p>
    <w:p w14:paraId="72BDBB1F" w14:textId="77777777" w:rsidR="00F66D37" w:rsidRDefault="00F66D37" w:rsidP="00F66D37">
      <w:pPr>
        <w:spacing w:after="0" w:line="240" w:lineRule="auto"/>
        <w:rPr>
          <w:b/>
        </w:rPr>
      </w:pPr>
    </w:p>
    <w:p w14:paraId="73C08B18" w14:textId="77777777" w:rsidR="00F66D37" w:rsidRDefault="00F66D37" w:rsidP="00F66D37">
      <w:pPr>
        <w:spacing w:after="0" w:line="240" w:lineRule="auto"/>
        <w:rPr>
          <w:b/>
        </w:rPr>
      </w:pPr>
    </w:p>
    <w:p w14:paraId="3CA51B38" w14:textId="77777777" w:rsidR="00F66D37" w:rsidRDefault="00F66D37" w:rsidP="00F66D37">
      <w:pPr>
        <w:spacing w:after="0" w:line="240" w:lineRule="auto"/>
        <w:rPr>
          <w:b/>
        </w:rPr>
      </w:pPr>
    </w:p>
    <w:p w14:paraId="251204CB" w14:textId="77777777" w:rsidR="00F66D37" w:rsidRDefault="00F66D37" w:rsidP="00F66D37">
      <w:pPr>
        <w:spacing w:after="0" w:line="240" w:lineRule="auto"/>
        <w:rPr>
          <w:b/>
        </w:rPr>
      </w:pPr>
    </w:p>
    <w:p w14:paraId="3F4EA43B" w14:textId="77777777" w:rsidR="00F66D37" w:rsidRDefault="00F66D37" w:rsidP="00F66D37">
      <w:pPr>
        <w:spacing w:after="0" w:line="240" w:lineRule="auto"/>
        <w:rPr>
          <w:b/>
        </w:rPr>
      </w:pPr>
    </w:p>
    <w:p w14:paraId="46FF4606" w14:textId="77777777" w:rsidR="00F66D37" w:rsidRDefault="00F66D37" w:rsidP="00F66D37">
      <w:pPr>
        <w:spacing w:after="0" w:line="240" w:lineRule="auto"/>
        <w:rPr>
          <w:b/>
        </w:rPr>
      </w:pPr>
    </w:p>
    <w:p w14:paraId="4A2E1ECF" w14:textId="77777777" w:rsidR="00F66D37" w:rsidRDefault="00F66D37" w:rsidP="00F66D37">
      <w:pPr>
        <w:spacing w:after="0" w:line="240" w:lineRule="auto"/>
        <w:rPr>
          <w:b/>
        </w:rPr>
      </w:pPr>
    </w:p>
    <w:p w14:paraId="6660C1BD" w14:textId="77777777" w:rsidR="00F66D37" w:rsidRDefault="00F66D37" w:rsidP="00F66D37">
      <w:pPr>
        <w:spacing w:after="0" w:line="240" w:lineRule="auto"/>
        <w:rPr>
          <w:b/>
        </w:rPr>
      </w:pPr>
    </w:p>
    <w:p w14:paraId="28F567FF" w14:textId="77777777" w:rsidR="00F66D37" w:rsidRDefault="00F66D37" w:rsidP="00F66D37">
      <w:pPr>
        <w:spacing w:after="0" w:line="240" w:lineRule="auto"/>
        <w:rPr>
          <w:b/>
        </w:rPr>
      </w:pPr>
    </w:p>
    <w:p w14:paraId="69A37089" w14:textId="77777777" w:rsidR="00F66D37" w:rsidRDefault="00F66D37" w:rsidP="00F66D37">
      <w:pPr>
        <w:spacing w:after="0" w:line="240" w:lineRule="auto"/>
        <w:rPr>
          <w:b/>
        </w:rPr>
      </w:pPr>
    </w:p>
    <w:p w14:paraId="3E211BE0" w14:textId="77777777" w:rsidR="00F66D37" w:rsidRDefault="00F66D37" w:rsidP="00F66D37">
      <w:pPr>
        <w:spacing w:after="0" w:line="240" w:lineRule="auto"/>
        <w:rPr>
          <w:b/>
        </w:rPr>
      </w:pPr>
    </w:p>
    <w:p w14:paraId="17372DA1" w14:textId="77777777" w:rsidR="00F66D37" w:rsidRDefault="00F66D37" w:rsidP="00F66D37">
      <w:pPr>
        <w:spacing w:after="0" w:line="240" w:lineRule="auto"/>
        <w:rPr>
          <w:b/>
        </w:rPr>
      </w:pPr>
    </w:p>
    <w:p w14:paraId="3ADE3761" w14:textId="77777777" w:rsidR="00F66D37" w:rsidRDefault="00F66D37" w:rsidP="00F66D37">
      <w:pPr>
        <w:spacing w:after="0" w:line="240" w:lineRule="auto"/>
        <w:rPr>
          <w:b/>
        </w:rPr>
      </w:pPr>
    </w:p>
    <w:p w14:paraId="79FF5F6C" w14:textId="77777777" w:rsidR="00F66D37" w:rsidRDefault="00F66D37" w:rsidP="00F66D37">
      <w:pPr>
        <w:spacing w:after="0" w:line="240" w:lineRule="auto"/>
        <w:rPr>
          <w:b/>
        </w:rPr>
      </w:pPr>
    </w:p>
    <w:p w14:paraId="54FCB49C" w14:textId="77777777" w:rsidR="00E54BD7" w:rsidRDefault="00E54BD7">
      <w:pPr>
        <w:spacing w:line="259" w:lineRule="auto"/>
        <w:rPr>
          <w:b/>
        </w:rPr>
      </w:pPr>
    </w:p>
    <w:p w14:paraId="7DA9A09B" w14:textId="77777777" w:rsidR="00A12F2F" w:rsidRDefault="00A12F2F" w:rsidP="00282088">
      <w:pPr>
        <w:spacing w:after="0" w:line="240" w:lineRule="auto"/>
        <w:rPr>
          <w:b/>
        </w:rPr>
        <w:sectPr w:rsidR="00A12F2F">
          <w:headerReference w:type="default" r:id="rId8"/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F8355A3" w14:textId="77777777" w:rsidR="009D7530" w:rsidRDefault="00F66D37" w:rsidP="00282088">
      <w:pPr>
        <w:spacing w:after="0" w:line="240" w:lineRule="auto"/>
        <w:rPr>
          <w:b/>
        </w:rPr>
      </w:pPr>
      <w:r>
        <w:rPr>
          <w:b/>
        </w:rPr>
        <w:lastRenderedPageBreak/>
        <w:t>Table S</w:t>
      </w:r>
      <w:r w:rsidR="00674D4B">
        <w:rPr>
          <w:b/>
        </w:rPr>
        <w:t>3</w:t>
      </w:r>
    </w:p>
    <w:p w14:paraId="1C794DD2" w14:textId="77777777" w:rsidR="00F66D37" w:rsidRDefault="00F66D37" w:rsidP="00282088">
      <w:pPr>
        <w:spacing w:after="0" w:line="240" w:lineRule="auto"/>
        <w:rPr>
          <w:b/>
        </w:rPr>
      </w:pPr>
    </w:p>
    <w:p w14:paraId="74AB31A6" w14:textId="77777777" w:rsidR="00A12F2F" w:rsidRPr="00A12F2F" w:rsidRDefault="00A12F2F" w:rsidP="00A12F2F">
      <w:pPr>
        <w:spacing w:line="259" w:lineRule="auto"/>
        <w:rPr>
          <w:b/>
          <w:bCs/>
          <w:iCs/>
        </w:rPr>
      </w:pPr>
      <w:smartTag w:uri="urn:schemas-microsoft-com:office:smarttags" w:element="country-region">
        <w:smartTag w:uri="urn:schemas-microsoft-com:office:smarttags" w:element="place">
          <w:r w:rsidRPr="00A12F2F">
            <w:rPr>
              <w:b/>
              <w:bCs/>
              <w:iCs/>
            </w:rPr>
            <w:t>Germany</w:t>
          </w:r>
        </w:smartTag>
      </w:smartTag>
    </w:p>
    <w:p w14:paraId="669CAEA1" w14:textId="77777777" w:rsidR="00A12F2F" w:rsidRPr="00A12F2F" w:rsidRDefault="00A12F2F" w:rsidP="00A12F2F">
      <w:pPr>
        <w:spacing w:line="259" w:lineRule="auto"/>
        <w:rPr>
          <w:b/>
        </w:rPr>
      </w:pPr>
      <w:r w:rsidRPr="00A12F2F">
        <w:rPr>
          <w:b/>
        </w:rPr>
        <w:t>Coordinating Investigators:</w:t>
      </w:r>
    </w:p>
    <w:p w14:paraId="23E4441C" w14:textId="77777777" w:rsidR="00A12F2F" w:rsidRPr="00A12F2F" w:rsidRDefault="00A12F2F" w:rsidP="00A12F2F">
      <w:pPr>
        <w:spacing w:line="259" w:lineRule="auto"/>
        <w:rPr>
          <w:b/>
        </w:rPr>
      </w:pPr>
      <w:r w:rsidRPr="00A12F2F">
        <w:rPr>
          <w:b/>
        </w:rPr>
        <w:t>Prof. Dr. med. Franz-Markus Leweke</w:t>
      </w:r>
    </w:p>
    <w:tbl>
      <w:tblPr>
        <w:tblW w:w="12960" w:type="dxa"/>
        <w:tblLook w:val="0000" w:firstRow="0" w:lastRow="0" w:firstColumn="0" w:lastColumn="0" w:noHBand="0" w:noVBand="0"/>
      </w:tblPr>
      <w:tblGrid>
        <w:gridCol w:w="1977"/>
        <w:gridCol w:w="1859"/>
        <w:gridCol w:w="1967"/>
        <w:gridCol w:w="1967"/>
        <w:gridCol w:w="2454"/>
        <w:gridCol w:w="2736"/>
      </w:tblGrid>
      <w:tr w:rsidR="0058295A" w:rsidRPr="00A12F2F" w14:paraId="2B02CDE4" w14:textId="77777777" w:rsidTr="002A4419">
        <w:trPr>
          <w:cantSplit/>
          <w:tblHeader/>
        </w:trPr>
        <w:tc>
          <w:tcPr>
            <w:tcW w:w="1977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715B60D" w14:textId="77777777" w:rsidR="00A12F2F" w:rsidRPr="00A12F2F" w:rsidRDefault="00A12F2F" w:rsidP="00A12F2F">
            <w:pPr>
              <w:spacing w:line="259" w:lineRule="auto"/>
              <w:rPr>
                <w:b/>
                <w:u w:val="single"/>
              </w:rPr>
            </w:pPr>
            <w:r w:rsidRPr="00A12F2F">
              <w:rPr>
                <w:b/>
                <w:u w:val="single"/>
              </w:rPr>
              <w:t>Center</w:t>
            </w:r>
          </w:p>
        </w:tc>
        <w:tc>
          <w:tcPr>
            <w:tcW w:w="1859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66F5B5F6" w14:textId="77777777" w:rsidR="00A12F2F" w:rsidRPr="00A12F2F" w:rsidRDefault="00A12F2F" w:rsidP="00A12F2F">
            <w:pPr>
              <w:spacing w:line="259" w:lineRule="auto"/>
              <w:rPr>
                <w:b/>
                <w:u w:val="single"/>
              </w:rPr>
            </w:pPr>
            <w:r w:rsidRPr="00A12F2F">
              <w:rPr>
                <w:b/>
                <w:u w:val="single"/>
              </w:rPr>
              <w:t>Principal Investigator</w:t>
            </w:r>
          </w:p>
        </w:tc>
        <w:tc>
          <w:tcPr>
            <w:tcW w:w="1967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B5282C5" w14:textId="77777777" w:rsidR="00A12F2F" w:rsidRPr="00A12F2F" w:rsidRDefault="00A12F2F" w:rsidP="00A12F2F">
            <w:pPr>
              <w:spacing w:line="259" w:lineRule="auto"/>
              <w:rPr>
                <w:b/>
                <w:u w:val="single"/>
              </w:rPr>
            </w:pPr>
            <w:r w:rsidRPr="00A12F2F">
              <w:rPr>
                <w:b/>
                <w:u w:val="single"/>
              </w:rPr>
              <w:t>Co-Investigator(s)</w:t>
            </w:r>
          </w:p>
        </w:tc>
        <w:tc>
          <w:tcPr>
            <w:tcW w:w="1967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76FA8B1" w14:textId="77777777" w:rsidR="00A12F2F" w:rsidRPr="00A12F2F" w:rsidRDefault="00A12F2F" w:rsidP="00A12F2F">
            <w:pPr>
              <w:spacing w:line="259" w:lineRule="auto"/>
              <w:rPr>
                <w:b/>
                <w:u w:val="single"/>
              </w:rPr>
            </w:pPr>
            <w:r w:rsidRPr="00A12F2F">
              <w:rPr>
                <w:b/>
                <w:u w:val="single"/>
              </w:rPr>
              <w:t>Sub-Investigator(s)</w:t>
            </w:r>
          </w:p>
        </w:tc>
        <w:tc>
          <w:tcPr>
            <w:tcW w:w="2454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1A76226" w14:textId="77777777" w:rsidR="00A12F2F" w:rsidRPr="00A12F2F" w:rsidRDefault="00A12F2F" w:rsidP="00A12F2F">
            <w:pPr>
              <w:spacing w:line="259" w:lineRule="auto"/>
              <w:rPr>
                <w:b/>
                <w:u w:val="single"/>
              </w:rPr>
            </w:pPr>
            <w:r w:rsidRPr="00A12F2F">
              <w:rPr>
                <w:b/>
                <w:u w:val="single"/>
              </w:rPr>
              <w:t>Address(es)</w:t>
            </w:r>
          </w:p>
        </w:tc>
        <w:tc>
          <w:tcPr>
            <w:tcW w:w="2736" w:type="dxa"/>
            <w:tcBorders>
              <w:top w:val="single" w:sz="4" w:space="0" w:color="auto"/>
            </w:tcBorders>
            <w:shd w:val="clear" w:color="auto" w:fill="auto"/>
          </w:tcPr>
          <w:p w14:paraId="0D6D0919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  <w:r w:rsidRPr="00A12F2F">
              <w:rPr>
                <w:b/>
              </w:rPr>
              <w:t xml:space="preserve">Institutional Review Board or </w:t>
            </w:r>
            <w:r w:rsidRPr="00A12F2F">
              <w:rPr>
                <w:b/>
                <w:u w:val="single"/>
              </w:rPr>
              <w:t>Ethics Committee Address(es)</w:t>
            </w:r>
          </w:p>
        </w:tc>
      </w:tr>
      <w:tr w:rsidR="0058295A" w:rsidRPr="00A12F2F" w14:paraId="243B133B" w14:textId="77777777" w:rsidTr="002A4419">
        <w:trPr>
          <w:cantSplit/>
        </w:trPr>
        <w:tc>
          <w:tcPr>
            <w:tcW w:w="19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5A15F96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1041 *</w:t>
            </w:r>
          </w:p>
        </w:tc>
        <w:tc>
          <w:tcPr>
            <w:tcW w:w="18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DCBEB8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Prof. Dr. med. Franz-Markus Leweke</w:t>
            </w:r>
          </w:p>
          <w:p w14:paraId="418D6409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437E7D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0587DB8" w14:textId="77777777" w:rsidR="00A12F2F" w:rsidRPr="00117060" w:rsidRDefault="00A12F2F" w:rsidP="005250A8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Dr. med. Barbara Bode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med. Frank Enning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Juliane Mueller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med. Till van der List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med. Jutta Weikel</w:t>
            </w:r>
          </w:p>
        </w:tc>
        <w:tc>
          <w:tcPr>
            <w:tcW w:w="2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DBBC6E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Zentralinstitut fuer Seelische Gesundheit</w:t>
            </w:r>
            <w:r w:rsidR="0058295A">
              <w:rPr>
                <w:sz w:val="22"/>
              </w:rPr>
              <w:br/>
            </w:r>
            <w:r w:rsidRPr="00117060">
              <w:rPr>
                <w:sz w:val="22"/>
              </w:rPr>
              <w:t>Klinik fuer Psychiatrie und Psychotherapie</w:t>
            </w:r>
            <w:r w:rsidR="0058295A">
              <w:rPr>
                <w:sz w:val="22"/>
              </w:rPr>
              <w:br/>
            </w:r>
            <w:r w:rsidRPr="00117060">
              <w:rPr>
                <w:sz w:val="22"/>
              </w:rPr>
              <w:t>J5</w:t>
            </w:r>
            <w:r w:rsidR="0058295A">
              <w:rPr>
                <w:sz w:val="22"/>
              </w:rPr>
              <w:br/>
            </w:r>
            <w:r w:rsidRPr="00117060">
              <w:rPr>
                <w:sz w:val="22"/>
              </w:rPr>
              <w:t>Mannheim, 68159</w:t>
            </w:r>
            <w:r w:rsidR="0058295A">
              <w:rPr>
                <w:sz w:val="22"/>
              </w:rPr>
              <w:br/>
            </w:r>
            <w:r w:rsidRPr="00117060">
              <w:rPr>
                <w:sz w:val="22"/>
              </w:rPr>
              <w:t>GERMANY</w:t>
            </w:r>
          </w:p>
          <w:p w14:paraId="51D8B7D4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7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112F83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Ethik-Kommission II der Universitaet Heidelberg</w:t>
            </w:r>
            <w:r w:rsidR="0058295A">
              <w:rPr>
                <w:sz w:val="22"/>
              </w:rPr>
              <w:br/>
            </w:r>
            <w:r w:rsidRPr="00117060">
              <w:rPr>
                <w:sz w:val="22"/>
              </w:rPr>
              <w:t>Universitaetsklinikum Mannheim</w:t>
            </w:r>
            <w:r w:rsidR="0058295A">
              <w:rPr>
                <w:sz w:val="22"/>
              </w:rPr>
              <w:br/>
            </w:r>
            <w:r w:rsidRPr="00117060">
              <w:rPr>
                <w:sz w:val="22"/>
              </w:rPr>
              <w:t>Maybachstrasse 14</w:t>
            </w:r>
            <w:r w:rsidR="0058295A">
              <w:rPr>
                <w:sz w:val="22"/>
              </w:rPr>
              <w:br/>
            </w:r>
            <w:r w:rsidRPr="00117060">
              <w:rPr>
                <w:sz w:val="22"/>
              </w:rPr>
              <w:t>Mannheim, 68169</w:t>
            </w:r>
            <w:r w:rsidR="0058295A">
              <w:rPr>
                <w:sz w:val="22"/>
              </w:rPr>
              <w:br/>
            </w:r>
            <w:r w:rsidRPr="00117060">
              <w:rPr>
                <w:sz w:val="22"/>
              </w:rPr>
              <w:t>GERMANY</w:t>
            </w:r>
          </w:p>
          <w:p w14:paraId="685872DA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</w:tr>
      <w:tr w:rsidR="002A4419" w:rsidRPr="00A12F2F" w14:paraId="1EC5AB50" w14:textId="77777777" w:rsidTr="002767AF">
        <w:trPr>
          <w:cantSplit/>
        </w:trPr>
        <w:tc>
          <w:tcPr>
            <w:tcW w:w="12960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4456DF" w14:textId="002ECD56" w:rsidR="002A4419" w:rsidRPr="00CD420D" w:rsidRDefault="002A4419" w:rsidP="002A4419">
            <w:pPr>
              <w:spacing w:line="259" w:lineRule="auto"/>
            </w:pPr>
            <w:r w:rsidRPr="00CD420D">
              <w:t>*did not randomize pateints</w:t>
            </w:r>
          </w:p>
        </w:tc>
      </w:tr>
      <w:tr w:rsidR="0058295A" w:rsidRPr="00A12F2F" w14:paraId="5C69576E" w14:textId="77777777" w:rsidTr="002A4419">
        <w:trPr>
          <w:cantSplit/>
        </w:trPr>
        <w:tc>
          <w:tcPr>
            <w:tcW w:w="19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49F11C" w14:textId="77777777" w:rsidR="00A12F2F" w:rsidRPr="00117060" w:rsidRDefault="00A12F2F" w:rsidP="00A12F2F">
            <w:pPr>
              <w:spacing w:line="259" w:lineRule="auto"/>
            </w:pPr>
            <w:r w:rsidRPr="00117060">
              <w:lastRenderedPageBreak/>
              <w:t>1042 *</w:t>
            </w:r>
          </w:p>
        </w:tc>
        <w:tc>
          <w:tcPr>
            <w:tcW w:w="18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FB378DE" w14:textId="77777777" w:rsidR="00A12F2F" w:rsidRPr="00117060" w:rsidRDefault="00A12F2F" w:rsidP="00A12F2F">
            <w:pPr>
              <w:spacing w:line="259" w:lineRule="auto"/>
            </w:pPr>
            <w:r w:rsidRPr="00117060">
              <w:t>Prof. Dr. med. Georg Juckel</w:t>
            </w:r>
          </w:p>
          <w:p w14:paraId="3330B13E" w14:textId="77777777" w:rsidR="00A12F2F" w:rsidRPr="00117060" w:rsidRDefault="00A12F2F" w:rsidP="00A12F2F">
            <w:pPr>
              <w:spacing w:line="259" w:lineRule="auto"/>
            </w:pPr>
          </w:p>
        </w:tc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0C7422" w14:textId="77777777" w:rsidR="00A12F2F" w:rsidRPr="00117060" w:rsidRDefault="00A12F2F" w:rsidP="00A12F2F">
            <w:pPr>
              <w:spacing w:line="259" w:lineRule="auto"/>
            </w:pPr>
          </w:p>
        </w:tc>
        <w:tc>
          <w:tcPr>
            <w:tcW w:w="196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D029AB" w14:textId="77777777" w:rsidR="00A12F2F" w:rsidRPr="00117060" w:rsidRDefault="00A12F2F" w:rsidP="005250A8">
            <w:pPr>
              <w:spacing w:line="259" w:lineRule="auto"/>
            </w:pPr>
            <w:r w:rsidRPr="00117060">
              <w:t>Prof. Dr. med. Martin Bruene</w:t>
            </w:r>
            <w:r w:rsidR="005250A8">
              <w:br/>
            </w:r>
            <w:r w:rsidRPr="00117060">
              <w:t>Dr. med. Joerg Heller</w:t>
            </w:r>
            <w:r w:rsidR="005250A8">
              <w:br/>
            </w:r>
            <w:r w:rsidRPr="00117060">
              <w:t>Dr. med. Patrik Roser</w:t>
            </w:r>
            <w:r w:rsidR="005250A8">
              <w:br/>
            </w:r>
            <w:r w:rsidRPr="00117060">
              <w:t>Eike Zeschel</w:t>
            </w:r>
          </w:p>
        </w:tc>
        <w:tc>
          <w:tcPr>
            <w:tcW w:w="24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DB85EC" w14:textId="77777777" w:rsidR="00A12F2F" w:rsidRPr="00117060" w:rsidRDefault="00A12F2F" w:rsidP="00A12F2F">
            <w:pPr>
              <w:spacing w:line="259" w:lineRule="auto"/>
            </w:pPr>
            <w:r w:rsidRPr="00117060">
              <w:t>LWL-Universitaetsklinik Bochum</w:t>
            </w:r>
            <w:r w:rsidR="0058295A">
              <w:br/>
            </w:r>
            <w:r w:rsidRPr="00117060">
              <w:t>Psychatrie, Psychotherapie, Psychosomatik, Praeventivmedizin, Klinik der Ruhr-Universitaet Bochum</w:t>
            </w:r>
            <w:r w:rsidR="0058295A">
              <w:br/>
            </w:r>
            <w:r w:rsidRPr="00117060">
              <w:t>Alexandrinenstr. 1-3</w:t>
            </w:r>
            <w:r w:rsidR="0058295A">
              <w:br/>
            </w:r>
            <w:r w:rsidRPr="00117060">
              <w:t>Bochum, 44791</w:t>
            </w:r>
            <w:r w:rsidR="0058295A">
              <w:br/>
            </w:r>
            <w:r w:rsidRPr="00117060">
              <w:t>GERMANY</w:t>
            </w:r>
          </w:p>
          <w:p w14:paraId="7AAD91DC" w14:textId="77777777" w:rsidR="00A12F2F" w:rsidRPr="00117060" w:rsidRDefault="00A12F2F" w:rsidP="00A12F2F">
            <w:pPr>
              <w:spacing w:line="259" w:lineRule="auto"/>
            </w:pPr>
          </w:p>
        </w:tc>
        <w:tc>
          <w:tcPr>
            <w:tcW w:w="27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C1B109" w14:textId="77777777" w:rsidR="00A12F2F" w:rsidRPr="00117060" w:rsidRDefault="00A12F2F" w:rsidP="00A12F2F">
            <w:pPr>
              <w:spacing w:line="259" w:lineRule="auto"/>
            </w:pPr>
            <w:r w:rsidRPr="00117060">
              <w:t>Ethik-Kommission II der Universitaet Heidelberg</w:t>
            </w:r>
            <w:r w:rsidR="0058295A">
              <w:br/>
            </w:r>
            <w:r w:rsidRPr="00117060">
              <w:t>Universitaetsklinikum Mannheim</w:t>
            </w:r>
            <w:r w:rsidR="0058295A">
              <w:br/>
            </w:r>
            <w:r w:rsidRPr="00117060">
              <w:t>Maybachstrasse 14</w:t>
            </w:r>
            <w:r w:rsidR="0058295A">
              <w:br/>
            </w:r>
            <w:r w:rsidRPr="00117060">
              <w:t>Mannheim, 68169</w:t>
            </w:r>
            <w:r w:rsidR="0058295A">
              <w:br/>
            </w:r>
            <w:r w:rsidRPr="00117060">
              <w:t>GERMANY</w:t>
            </w:r>
          </w:p>
          <w:p w14:paraId="74B199E2" w14:textId="77777777" w:rsidR="00A12F2F" w:rsidRPr="00117060" w:rsidRDefault="00A12F2F" w:rsidP="00A12F2F">
            <w:pPr>
              <w:spacing w:line="259" w:lineRule="auto"/>
            </w:pPr>
          </w:p>
        </w:tc>
      </w:tr>
      <w:tr w:rsidR="00AD781D" w:rsidRPr="00A12F2F" w14:paraId="06792D91" w14:textId="77777777" w:rsidTr="002767AF">
        <w:trPr>
          <w:cantSplit/>
        </w:trPr>
        <w:tc>
          <w:tcPr>
            <w:tcW w:w="12960" w:type="dxa"/>
            <w:gridSpan w:val="6"/>
            <w:tcBorders>
              <w:top w:val="single" w:sz="4" w:space="0" w:color="auto"/>
            </w:tcBorders>
            <w:shd w:val="clear" w:color="auto" w:fill="auto"/>
          </w:tcPr>
          <w:p w14:paraId="5D93B44F" w14:textId="21542090" w:rsidR="00AD781D" w:rsidRPr="00A12F2F" w:rsidRDefault="00AD781D" w:rsidP="00A12F2F">
            <w:pPr>
              <w:spacing w:line="259" w:lineRule="auto"/>
              <w:rPr>
                <w:b/>
              </w:rPr>
            </w:pPr>
            <w:r w:rsidRPr="0093766C">
              <w:t>*did not randomize pateints</w:t>
            </w:r>
          </w:p>
        </w:tc>
      </w:tr>
    </w:tbl>
    <w:p w14:paraId="71D5D89B" w14:textId="77777777" w:rsidR="00A12F2F" w:rsidRPr="00A12F2F" w:rsidRDefault="00A12F2F" w:rsidP="00A12F2F">
      <w:pPr>
        <w:spacing w:line="259" w:lineRule="auto"/>
        <w:rPr>
          <w:b/>
        </w:rPr>
        <w:sectPr w:rsidR="00A12F2F" w:rsidRPr="00A12F2F" w:rsidSect="009539CD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3E3B6B5" w14:textId="77777777" w:rsidR="00A12F2F" w:rsidRPr="00A12F2F" w:rsidRDefault="00A12F2F" w:rsidP="00A12F2F">
      <w:pPr>
        <w:spacing w:line="259" w:lineRule="auto"/>
        <w:rPr>
          <w:b/>
          <w:bCs/>
          <w:iCs/>
        </w:rPr>
      </w:pPr>
      <w:r w:rsidRPr="00A12F2F">
        <w:rPr>
          <w:b/>
          <w:bCs/>
          <w:iCs/>
        </w:rPr>
        <w:lastRenderedPageBreak/>
        <w:t>Ukraine</w:t>
      </w:r>
    </w:p>
    <w:tbl>
      <w:tblPr>
        <w:tblW w:w="12960" w:type="dxa"/>
        <w:tblLook w:val="0000" w:firstRow="0" w:lastRow="0" w:firstColumn="0" w:lastColumn="0" w:noHBand="0" w:noVBand="0"/>
      </w:tblPr>
      <w:tblGrid>
        <w:gridCol w:w="996"/>
        <w:gridCol w:w="2104"/>
        <w:gridCol w:w="2113"/>
        <w:gridCol w:w="2113"/>
        <w:gridCol w:w="2685"/>
        <w:gridCol w:w="2949"/>
      </w:tblGrid>
      <w:tr w:rsidR="005834ED" w:rsidRPr="00A12F2F" w14:paraId="02B6D301" w14:textId="77777777" w:rsidTr="00326B09">
        <w:trPr>
          <w:cantSplit/>
          <w:tblHeader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1E51618" w14:textId="77777777" w:rsidR="00A12F2F" w:rsidRPr="00117060" w:rsidRDefault="00A12F2F" w:rsidP="00A12F2F">
            <w:pPr>
              <w:spacing w:line="259" w:lineRule="auto"/>
              <w:rPr>
                <w:b/>
                <w:sz w:val="22"/>
                <w:u w:val="single"/>
              </w:rPr>
            </w:pPr>
            <w:r w:rsidRPr="00117060">
              <w:rPr>
                <w:b/>
                <w:sz w:val="22"/>
                <w:u w:val="single"/>
              </w:rPr>
              <w:t>Center</w:t>
            </w: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C8D767B" w14:textId="77777777" w:rsidR="00A12F2F" w:rsidRPr="00117060" w:rsidRDefault="00A12F2F" w:rsidP="00A12F2F">
            <w:pPr>
              <w:spacing w:line="259" w:lineRule="auto"/>
              <w:rPr>
                <w:b/>
                <w:sz w:val="22"/>
                <w:u w:val="single"/>
              </w:rPr>
            </w:pPr>
            <w:r w:rsidRPr="00117060">
              <w:rPr>
                <w:b/>
                <w:sz w:val="22"/>
                <w:u w:val="single"/>
              </w:rPr>
              <w:t>Principal Investigator</w:t>
            </w: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2A070568" w14:textId="77777777" w:rsidR="00A12F2F" w:rsidRPr="00117060" w:rsidRDefault="00A12F2F" w:rsidP="00A12F2F">
            <w:pPr>
              <w:spacing w:line="259" w:lineRule="auto"/>
              <w:rPr>
                <w:b/>
                <w:sz w:val="22"/>
                <w:u w:val="single"/>
              </w:rPr>
            </w:pPr>
            <w:r w:rsidRPr="00117060">
              <w:rPr>
                <w:b/>
                <w:sz w:val="22"/>
                <w:u w:val="single"/>
              </w:rPr>
              <w:t>Co-Investigator(s)</w:t>
            </w: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6A672D83" w14:textId="77777777" w:rsidR="00A12F2F" w:rsidRPr="00117060" w:rsidRDefault="00A12F2F" w:rsidP="00A12F2F">
            <w:pPr>
              <w:spacing w:line="259" w:lineRule="auto"/>
              <w:rPr>
                <w:b/>
                <w:sz w:val="22"/>
                <w:u w:val="single"/>
              </w:rPr>
            </w:pPr>
            <w:r w:rsidRPr="00117060">
              <w:rPr>
                <w:b/>
                <w:sz w:val="22"/>
                <w:u w:val="single"/>
              </w:rPr>
              <w:t>Sub-Investigator(s)</w:t>
            </w: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349E66A" w14:textId="77777777" w:rsidR="00A12F2F" w:rsidRPr="00117060" w:rsidRDefault="00A12F2F" w:rsidP="00A12F2F">
            <w:pPr>
              <w:spacing w:line="259" w:lineRule="auto"/>
              <w:rPr>
                <w:b/>
                <w:sz w:val="22"/>
                <w:u w:val="single"/>
              </w:rPr>
            </w:pPr>
            <w:r w:rsidRPr="00117060">
              <w:rPr>
                <w:b/>
                <w:sz w:val="22"/>
                <w:u w:val="single"/>
              </w:rPr>
              <w:t>Address(es)</w:t>
            </w: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193299" w14:textId="77777777" w:rsidR="00A12F2F" w:rsidRPr="00117060" w:rsidRDefault="00A12F2F" w:rsidP="00A12F2F">
            <w:pPr>
              <w:spacing w:line="259" w:lineRule="auto"/>
              <w:rPr>
                <w:b/>
                <w:sz w:val="22"/>
              </w:rPr>
            </w:pPr>
            <w:r w:rsidRPr="00117060">
              <w:rPr>
                <w:b/>
                <w:sz w:val="22"/>
              </w:rPr>
              <w:t xml:space="preserve">Institutional Review Board or </w:t>
            </w:r>
            <w:r w:rsidRPr="00117060">
              <w:rPr>
                <w:b/>
                <w:sz w:val="22"/>
                <w:u w:val="single"/>
              </w:rPr>
              <w:t>Ethics Committee Address(es)</w:t>
            </w:r>
          </w:p>
        </w:tc>
      </w:tr>
      <w:tr w:rsidR="005834ED" w:rsidRPr="00A12F2F" w14:paraId="3BA3EDAB" w14:textId="77777777" w:rsidTr="00326B09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C9826A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 xml:space="preserve">1045 </w:t>
            </w: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9CE710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Prof. Andrii M. Skrypnikov</w:t>
            </w:r>
          </w:p>
          <w:p w14:paraId="21593764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AEC45A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AFA669" w14:textId="77777777" w:rsidR="00A12F2F" w:rsidRPr="00117060" w:rsidRDefault="00A12F2F" w:rsidP="005250A8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Dr. Volodymyr V. Borysenko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Oleksii A. Kazakov</w:t>
            </w: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8FCB68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Poltava Regional Clinical Psychiatric Hospital n.a. O.F. Maltsev</w:t>
            </w:r>
          </w:p>
          <w:p w14:paraId="717B36A3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Department of Psychiatry, Narcology and Medical Psychology of UMSA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1 Medychna Street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Poltava, 36006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1EEBED99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06CD17" w14:textId="77777777" w:rsidR="00A12F2F" w:rsidRPr="00117060" w:rsidRDefault="00A12F2F" w:rsidP="00117060">
            <w:pPr>
              <w:spacing w:line="240" w:lineRule="auto"/>
              <w:rPr>
                <w:sz w:val="22"/>
              </w:rPr>
            </w:pPr>
            <w:r w:rsidRPr="00117060">
              <w:rPr>
                <w:sz w:val="22"/>
              </w:rPr>
              <w:t>Central Committee for Ethics Issues of Ministry of Health of Ukraine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5, Narodnogo opolchennya Street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Kyiv, 03680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0BF6C247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  <w:p w14:paraId="1487C5E2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Committee for Ethics Issues of Poltava Regional Clinical Psychiatric Hospital n.a. O.F. Maltsev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1 Medychna Street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Poltava, 36006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37BF2966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</w:tr>
      <w:tr w:rsidR="005834ED" w:rsidRPr="00A12F2F" w14:paraId="5CE6131A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E19B21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090AF1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F5A41A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7A57082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D9F6C2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DC278D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</w:tr>
      <w:tr w:rsidR="005834ED" w:rsidRPr="00A12F2F" w14:paraId="1A6DAAB9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77C635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lastRenderedPageBreak/>
              <w:t xml:space="preserve">1046 </w:t>
            </w: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FB9919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Prof. Iryna D. Spirina</w:t>
            </w:r>
          </w:p>
          <w:p w14:paraId="512D369D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E950505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5EE5E71" w14:textId="77777777" w:rsidR="00A12F2F" w:rsidRPr="00117060" w:rsidRDefault="00A12F2F" w:rsidP="005250A8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Dr. Yelizaveta S. Fedenko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Tamara Y. Shusterman</w:t>
            </w: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A9F5C8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Municipal Establishment "Dnipropetrovsk Regional Clinical Psychiatric Hospital"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Department of Psychiatry, General and Medical Psychology of Dnipropetrovsk State Medical Academy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1 Bekhtereva Street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Dnipropetrovsk, 49115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6746E69A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097FD5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Central Committee for Ethics Issues of Ministry of Health of Ukraine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5, Narodnogo opolchennya Street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Kyiv, 03680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5579D8B5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  <w:p w14:paraId="3E7B78C9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Committee for Ethics Issues of Dnipropetrovsk  Regional Psychiatric Hospital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1 Bekhtereva Street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Dnipropetrovsk, 49115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21D5997A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</w:tr>
      <w:tr w:rsidR="005834ED" w:rsidRPr="00A12F2F" w14:paraId="606C90E7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3B4708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20F738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B8D5D1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DEF8EC9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45A962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7FF1CF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</w:tr>
      <w:tr w:rsidR="005834ED" w:rsidRPr="00A12F2F" w14:paraId="6331CBA9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</w:tcBorders>
            <w:shd w:val="clear" w:color="auto" w:fill="auto"/>
          </w:tcPr>
          <w:p w14:paraId="3FFFCDC0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lastRenderedPageBreak/>
              <w:t xml:space="preserve">1047 </w:t>
            </w: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8524CD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Prof. Svitlana M. Moroz</w:t>
            </w:r>
          </w:p>
          <w:p w14:paraId="35E1B573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FAC29D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08BF99" w14:textId="77777777" w:rsidR="00A12F2F" w:rsidRPr="00117060" w:rsidRDefault="00A12F2F" w:rsidP="005250A8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Dr. Roman V. Kulesh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Inna I. Makarova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Mykola G. Salyayev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Vladlena E. Semenikhina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Nataliya V. Turishcheva</w:t>
            </w: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AB4420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Municipal Establishment "Dnipropetrovsk Regional Clinical Hospital n.a. Mechnikov"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Regional Centre of Psychosomatic Disorders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14 Zhovtneva Square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Dnipropetrovsk, 49005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1461368D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76782A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Central Committee for Ethics Issues of Ministry of Health of Ukraine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5, Narodnogo opolchennya Street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Kyiv, 03680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0BECE543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  <w:p w14:paraId="1A23F483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Committee for Ethics Issues of Dnipropetpovsk Regional Clinical Hospital n.a. Mechnikov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14, Zhovtneva Square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Dnipropetrovsk, 49005</w:t>
            </w:r>
            <w:r w:rsidR="005834ED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70680FC4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</w:tr>
      <w:tr w:rsidR="005834ED" w:rsidRPr="00A12F2F" w14:paraId="50867D03" w14:textId="77777777" w:rsidTr="001828B7">
        <w:trPr>
          <w:cantSplit/>
        </w:trPr>
        <w:tc>
          <w:tcPr>
            <w:tcW w:w="996" w:type="dxa"/>
            <w:tcBorders>
              <w:bottom w:val="single" w:sz="4" w:space="0" w:color="auto"/>
            </w:tcBorders>
            <w:shd w:val="clear" w:color="auto" w:fill="auto"/>
          </w:tcPr>
          <w:p w14:paraId="085EFD2C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F232E3E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B1CF46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69869A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65D7113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C7C969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</w:tr>
      <w:tr w:rsidR="005834ED" w:rsidRPr="00A12F2F" w14:paraId="444DB534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76BAF3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lastRenderedPageBreak/>
              <w:t xml:space="preserve">1048 </w:t>
            </w: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EED478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Prof. Svitlana E. Kazakova</w:t>
            </w:r>
          </w:p>
          <w:p w14:paraId="7859D16A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C3B6D6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49F5CC" w14:textId="77777777" w:rsidR="00A12F2F" w:rsidRPr="00117060" w:rsidRDefault="00A12F2F" w:rsidP="005250A8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Dr. Vitaliy E. Kazakov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Lyudmyla G. Tarapura</w:t>
            </w:r>
            <w:r w:rsidR="005250A8">
              <w:rPr>
                <w:sz w:val="22"/>
              </w:rPr>
              <w:br/>
            </w:r>
            <w:r w:rsidRPr="00117060">
              <w:rPr>
                <w:sz w:val="22"/>
              </w:rPr>
              <w:t>Dr. Sergiy O. Ukrayinskyy</w:t>
            </w: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678CF1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Lugansk Regional Clinical Psychoneurological Hospital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Department of Psychiatry, Narcology and Medical Psychology of Lugansk State Medical University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22 50-let Oborony Luganska Square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Lugansk, 91045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7E96E0E0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3DDDCB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Central Committee for Ethics Issues of Ministry of Health of Ukraine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5, Narodnogo opolchennya Street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Kyiv, 03680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4972AEA7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  <w:p w14:paraId="4FA32AE3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  <w:r w:rsidRPr="00117060">
              <w:rPr>
                <w:sz w:val="22"/>
              </w:rPr>
              <w:t>Committee for Ethics Issues of Lugansk Regional Clinical Psychoneurological Hospital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22 50-let Oborony Luganska Square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Lugansk, 91045</w:t>
            </w:r>
            <w:r w:rsidR="003A5D1F" w:rsidRPr="00117060">
              <w:rPr>
                <w:sz w:val="22"/>
              </w:rPr>
              <w:br/>
            </w:r>
            <w:r w:rsidRPr="00117060">
              <w:rPr>
                <w:sz w:val="22"/>
              </w:rPr>
              <w:t>UKRAINE</w:t>
            </w:r>
          </w:p>
          <w:p w14:paraId="41B127B9" w14:textId="77777777" w:rsidR="00A12F2F" w:rsidRPr="00117060" w:rsidRDefault="00A12F2F" w:rsidP="00A12F2F">
            <w:pPr>
              <w:spacing w:line="259" w:lineRule="auto"/>
              <w:rPr>
                <w:sz w:val="22"/>
              </w:rPr>
            </w:pPr>
          </w:p>
        </w:tc>
      </w:tr>
      <w:tr w:rsidR="005834ED" w:rsidRPr="00A12F2F" w14:paraId="515D9AD5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2D734A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ACD133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E259FC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A2E4D4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31490B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CC1566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</w:tr>
      <w:tr w:rsidR="005834ED" w:rsidRPr="00A12F2F" w14:paraId="060C8E0D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09C0BD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lastRenderedPageBreak/>
              <w:t xml:space="preserve">1049 </w:t>
            </w: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33C098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Vladyslav A. Demchenko</w:t>
            </w:r>
          </w:p>
          <w:p w14:paraId="507047F5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855971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C54347" w14:textId="77777777" w:rsidR="00A12F2F" w:rsidRPr="00333ADB" w:rsidRDefault="00A12F2F" w:rsidP="005250A8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Dr. Yulia O. Benesko</w:t>
            </w:r>
            <w:r w:rsidR="005250A8">
              <w:rPr>
                <w:sz w:val="22"/>
              </w:rPr>
              <w:br/>
            </w:r>
            <w:r w:rsidRPr="00333ADB">
              <w:rPr>
                <w:sz w:val="22"/>
              </w:rPr>
              <w:t>Dr. Petro G. Likhtanskyy</w:t>
            </w:r>
            <w:r w:rsidR="005250A8">
              <w:rPr>
                <w:sz w:val="22"/>
              </w:rPr>
              <w:br/>
            </w:r>
            <w:r w:rsidRPr="00333ADB">
              <w:rPr>
                <w:sz w:val="22"/>
              </w:rPr>
              <w:t>Tetyana V. Vitebska</w:t>
            </w: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B2E51E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Kyiv City Psychoneurological Hospital #2</w:t>
            </w:r>
            <w:r w:rsidR="003A5D1F">
              <w:rPr>
                <w:sz w:val="22"/>
              </w:rPr>
              <w:br/>
            </w:r>
            <w:r w:rsidRPr="00333ADB">
              <w:rPr>
                <w:sz w:val="22"/>
              </w:rPr>
              <w:t>8 Miropilska Street</w:t>
            </w:r>
            <w:r w:rsidR="003A5D1F">
              <w:rPr>
                <w:sz w:val="22"/>
              </w:rPr>
              <w:br/>
            </w:r>
            <w:r w:rsidRPr="00333ADB">
              <w:rPr>
                <w:sz w:val="22"/>
              </w:rPr>
              <w:t>Kyiv, 02660</w:t>
            </w:r>
            <w:r w:rsidR="003A5D1F">
              <w:rPr>
                <w:sz w:val="22"/>
              </w:rPr>
              <w:br/>
            </w:r>
            <w:r w:rsidRPr="00333ADB">
              <w:rPr>
                <w:sz w:val="22"/>
              </w:rPr>
              <w:t>UKRAINE</w:t>
            </w:r>
          </w:p>
          <w:p w14:paraId="680C8012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9A1A04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Central Committee for Ethics Issues of Ministry of Health of Ukraine</w:t>
            </w:r>
            <w:r w:rsidR="003A5D1F">
              <w:rPr>
                <w:sz w:val="22"/>
              </w:rPr>
              <w:br/>
            </w:r>
            <w:r w:rsidRPr="00333ADB">
              <w:rPr>
                <w:sz w:val="22"/>
              </w:rPr>
              <w:t>5, Narodnogo opolchennya Street</w:t>
            </w:r>
            <w:r w:rsidR="003A5D1F">
              <w:rPr>
                <w:sz w:val="22"/>
              </w:rPr>
              <w:br/>
            </w:r>
            <w:r w:rsidRPr="00333ADB">
              <w:rPr>
                <w:sz w:val="22"/>
              </w:rPr>
              <w:t>Kyiv, 03680</w:t>
            </w:r>
            <w:r w:rsidR="003A5D1F">
              <w:rPr>
                <w:sz w:val="22"/>
              </w:rPr>
              <w:br/>
            </w:r>
            <w:r w:rsidRPr="00333ADB">
              <w:rPr>
                <w:sz w:val="22"/>
              </w:rPr>
              <w:t>UKRAINE</w:t>
            </w:r>
          </w:p>
          <w:p w14:paraId="2CE4DF60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  <w:p w14:paraId="635A2A22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Committee for Ethics Issues of Kyiv City Psychoneurological Hospital #2</w:t>
            </w:r>
            <w:r w:rsidR="003A5D1F">
              <w:rPr>
                <w:sz w:val="22"/>
              </w:rPr>
              <w:br/>
            </w:r>
            <w:r w:rsidRPr="00333ADB">
              <w:rPr>
                <w:sz w:val="22"/>
              </w:rPr>
              <w:t>8 Miropilska Street</w:t>
            </w:r>
            <w:r w:rsidR="003A5D1F">
              <w:rPr>
                <w:sz w:val="22"/>
              </w:rPr>
              <w:br/>
            </w:r>
            <w:r w:rsidRPr="00333ADB">
              <w:rPr>
                <w:sz w:val="22"/>
              </w:rPr>
              <w:t>Kyiv, 02660</w:t>
            </w:r>
            <w:r w:rsidR="003A5D1F">
              <w:rPr>
                <w:sz w:val="22"/>
              </w:rPr>
              <w:br/>
            </w:r>
            <w:r w:rsidRPr="00333ADB">
              <w:rPr>
                <w:sz w:val="22"/>
              </w:rPr>
              <w:t>UKRAINE</w:t>
            </w:r>
          </w:p>
          <w:p w14:paraId="150F4667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</w:tr>
      <w:tr w:rsidR="005834ED" w:rsidRPr="00A12F2F" w14:paraId="23217A01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B237C7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12A9D5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0A105D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22C4A2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DE56A4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AE989B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</w:tr>
      <w:tr w:rsidR="005834ED" w:rsidRPr="00A12F2F" w14:paraId="1BB9B141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525067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lastRenderedPageBreak/>
              <w:t xml:space="preserve">1050 </w:t>
            </w: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E369AB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Dr. Pavlo V. Palamarchuk</w:t>
            </w:r>
          </w:p>
          <w:p w14:paraId="65598E53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B5F1C0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08264B" w14:textId="77777777" w:rsidR="00A12F2F" w:rsidRPr="00333ADB" w:rsidRDefault="00A12F2F" w:rsidP="0005649A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Dr. Petro A. Blahyy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Dr. Luyiza V. Krymska</w:t>
            </w: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B1F965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Kherson Regional Psychiatric Hospital, Department #3</w:t>
            </w:r>
            <w:r w:rsidR="009D17CF" w:rsidRPr="00333ADB">
              <w:rPr>
                <w:sz w:val="22"/>
              </w:rPr>
              <w:br/>
            </w:r>
            <w:r w:rsidRPr="00333ADB">
              <w:rPr>
                <w:sz w:val="22"/>
              </w:rPr>
              <w:t>65 Govard Street</w:t>
            </w:r>
            <w:r w:rsidR="009D17CF" w:rsidRPr="00333ADB">
              <w:rPr>
                <w:sz w:val="22"/>
              </w:rPr>
              <w:br/>
            </w:r>
            <w:r w:rsidRPr="00333ADB">
              <w:rPr>
                <w:sz w:val="22"/>
              </w:rPr>
              <w:t>Stepanivka, Kherson, 73488</w:t>
            </w:r>
            <w:r w:rsidR="009D17CF" w:rsidRPr="00333ADB">
              <w:rPr>
                <w:sz w:val="22"/>
              </w:rPr>
              <w:br/>
            </w:r>
            <w:r w:rsidRPr="00333ADB">
              <w:rPr>
                <w:sz w:val="22"/>
              </w:rPr>
              <w:t>UKRAINE</w:t>
            </w:r>
          </w:p>
          <w:p w14:paraId="17B94B9F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96C185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Central Committee for Ethics Issues of Ministry of Health of Ukraine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5, Narodnogo opolchennya Street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Kyiv, 03680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UKRAINE</w:t>
            </w:r>
          </w:p>
          <w:p w14:paraId="448ACBFB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  <w:p w14:paraId="1BC02CA9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Committee for Ethics Issues of Kherson Regional Psychiatric Hospital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65 Govard Street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Stepanivka, Kherson, 73488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UKRAINE</w:t>
            </w:r>
          </w:p>
          <w:p w14:paraId="367E0605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</w:tr>
      <w:tr w:rsidR="005834ED" w:rsidRPr="00A12F2F" w14:paraId="057B6E2F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D1D05F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33AA79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A1FB542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795B86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B90683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3B9978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</w:tr>
      <w:tr w:rsidR="005834ED" w:rsidRPr="00A12F2F" w14:paraId="4C582B0B" w14:textId="77777777" w:rsidTr="001828B7">
        <w:trPr>
          <w:cantSplit/>
        </w:trPr>
        <w:tc>
          <w:tcPr>
            <w:tcW w:w="99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3EAF87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lastRenderedPageBreak/>
              <w:t xml:space="preserve">1051 </w:t>
            </w:r>
          </w:p>
        </w:tc>
        <w:tc>
          <w:tcPr>
            <w:tcW w:w="21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E0BF8F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Dr. Yuliya Blazhevych</w:t>
            </w:r>
          </w:p>
          <w:p w14:paraId="6F21B1FB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AB5CCA3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11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787D21" w14:textId="77777777" w:rsidR="00A12F2F" w:rsidRPr="00333ADB" w:rsidRDefault="00A12F2F" w:rsidP="0005649A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Dr. Volodymyr L. Chapskyy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Dr. Viacheslav D. Mishyiev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Dr. Nataliia P. Ostrogliad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Dr. Taisa I. Sichenko</w:t>
            </w:r>
          </w:p>
        </w:tc>
        <w:tc>
          <w:tcPr>
            <w:tcW w:w="26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6534D4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Kyiv City Clinical Psychoneurological Hospital #1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Centre of Novel Treatment and Rehabilitation Methods of Psychotic Disorders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103-A Frunze Street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Kyiv, 04080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UKRAINE</w:t>
            </w:r>
          </w:p>
          <w:p w14:paraId="6DA87AAF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  <w:tc>
          <w:tcPr>
            <w:tcW w:w="294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778B53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Central Committee for Ethics Issues of Ministry of Health of Ukraine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5, Narodnogo opolchennya Street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Kyiv, 03680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UKRAINE</w:t>
            </w:r>
          </w:p>
          <w:p w14:paraId="4C28E3D1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  <w:p w14:paraId="57B89BB8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  <w:r w:rsidRPr="00333ADB">
              <w:rPr>
                <w:sz w:val="22"/>
              </w:rPr>
              <w:t>Committee for Ethics Issues of Kyiv City Clinical Psychoneurological Hospital #1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103-A Frunze Street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Kyiv, 04080</w:t>
            </w:r>
            <w:r w:rsidR="00984C7B">
              <w:rPr>
                <w:sz w:val="22"/>
              </w:rPr>
              <w:br/>
            </w:r>
            <w:r w:rsidRPr="00333ADB">
              <w:rPr>
                <w:sz w:val="22"/>
              </w:rPr>
              <w:t>UKRAINE</w:t>
            </w:r>
          </w:p>
          <w:p w14:paraId="603AD708" w14:textId="77777777" w:rsidR="00A12F2F" w:rsidRPr="00333ADB" w:rsidRDefault="00A12F2F" w:rsidP="00A12F2F">
            <w:pPr>
              <w:spacing w:line="259" w:lineRule="auto"/>
              <w:rPr>
                <w:sz w:val="22"/>
              </w:rPr>
            </w:pPr>
          </w:p>
        </w:tc>
      </w:tr>
      <w:tr w:rsidR="005834ED" w:rsidRPr="00A12F2F" w14:paraId="3541F10F" w14:textId="77777777" w:rsidTr="00326B09">
        <w:trPr>
          <w:cantSplit/>
        </w:trPr>
        <w:tc>
          <w:tcPr>
            <w:tcW w:w="996" w:type="dxa"/>
            <w:tcBorders>
              <w:top w:val="single" w:sz="4" w:space="0" w:color="auto"/>
            </w:tcBorders>
            <w:shd w:val="clear" w:color="auto" w:fill="auto"/>
          </w:tcPr>
          <w:p w14:paraId="6D78165E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04" w:type="dxa"/>
            <w:tcBorders>
              <w:top w:val="single" w:sz="4" w:space="0" w:color="auto"/>
            </w:tcBorders>
            <w:shd w:val="clear" w:color="auto" w:fill="auto"/>
          </w:tcPr>
          <w:p w14:paraId="32FEF807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</w:tcBorders>
            <w:shd w:val="clear" w:color="auto" w:fill="auto"/>
          </w:tcPr>
          <w:p w14:paraId="7A7E0353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113" w:type="dxa"/>
            <w:tcBorders>
              <w:top w:val="single" w:sz="4" w:space="0" w:color="auto"/>
            </w:tcBorders>
            <w:shd w:val="clear" w:color="auto" w:fill="auto"/>
          </w:tcPr>
          <w:p w14:paraId="4F527EBD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685" w:type="dxa"/>
            <w:tcBorders>
              <w:top w:val="single" w:sz="4" w:space="0" w:color="auto"/>
            </w:tcBorders>
            <w:shd w:val="clear" w:color="auto" w:fill="auto"/>
          </w:tcPr>
          <w:p w14:paraId="2AD4EE9B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  <w:tc>
          <w:tcPr>
            <w:tcW w:w="2949" w:type="dxa"/>
            <w:tcBorders>
              <w:top w:val="single" w:sz="4" w:space="0" w:color="auto"/>
            </w:tcBorders>
            <w:shd w:val="clear" w:color="auto" w:fill="auto"/>
          </w:tcPr>
          <w:p w14:paraId="45D270E6" w14:textId="77777777" w:rsidR="00A12F2F" w:rsidRPr="00A12F2F" w:rsidRDefault="00A12F2F" w:rsidP="00A12F2F">
            <w:pPr>
              <w:spacing w:line="259" w:lineRule="auto"/>
              <w:rPr>
                <w:b/>
              </w:rPr>
            </w:pPr>
          </w:p>
        </w:tc>
      </w:tr>
    </w:tbl>
    <w:p w14:paraId="3DC9AD8F" w14:textId="77777777" w:rsidR="00A12F2F" w:rsidRPr="00A12F2F" w:rsidRDefault="00A12F2F" w:rsidP="00A12F2F">
      <w:pPr>
        <w:spacing w:line="259" w:lineRule="auto"/>
        <w:rPr>
          <w:b/>
        </w:rPr>
        <w:sectPr w:rsidR="00A12F2F" w:rsidRPr="00A12F2F" w:rsidSect="009539CD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D140A02" w14:textId="77777777" w:rsidR="00984C7B" w:rsidRDefault="00984C7B" w:rsidP="00984C7B">
      <w:pPr>
        <w:pStyle w:val="Heading2"/>
        <w:spacing w:before="0" w:after="240"/>
        <w:rPr>
          <w:rFonts w:cs="Times New Roman"/>
          <w:i/>
        </w:rPr>
      </w:pPr>
      <w:smartTag w:uri="urn:schemas-microsoft-com:office:smarttags" w:element="country-region">
        <w:smartTag w:uri="urn:schemas-microsoft-com:office:smarttags" w:element="place">
          <w:r w:rsidRPr="000F022D">
            <w:rPr>
              <w:rFonts w:cs="Times New Roman"/>
              <w:i/>
            </w:rPr>
            <w:lastRenderedPageBreak/>
            <w:t>United States</w:t>
          </w:r>
        </w:smartTag>
      </w:smartTag>
    </w:p>
    <w:tbl>
      <w:tblPr>
        <w:tblW w:w="12960" w:type="dxa"/>
        <w:tblLook w:val="0000" w:firstRow="0" w:lastRow="0" w:firstColumn="0" w:lastColumn="0" w:noHBand="0" w:noVBand="0"/>
      </w:tblPr>
      <w:tblGrid>
        <w:gridCol w:w="1229"/>
        <w:gridCol w:w="2060"/>
        <w:gridCol w:w="2086"/>
        <w:gridCol w:w="2093"/>
        <w:gridCol w:w="2617"/>
        <w:gridCol w:w="2875"/>
      </w:tblGrid>
      <w:tr w:rsidR="00984C7B" w:rsidRPr="00845667" w14:paraId="7FE46129" w14:textId="77777777" w:rsidTr="002767AF">
        <w:trPr>
          <w:cantSplit/>
          <w:tblHeader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4D0DE60" w14:textId="77777777" w:rsidR="00984C7B" w:rsidRPr="00333ADB" w:rsidRDefault="00984C7B" w:rsidP="009539CD">
            <w:pPr>
              <w:rPr>
                <w:b/>
                <w:sz w:val="22"/>
                <w:u w:val="single"/>
              </w:rPr>
            </w:pPr>
            <w:r w:rsidRPr="00333ADB">
              <w:rPr>
                <w:b/>
                <w:sz w:val="22"/>
                <w:u w:val="single"/>
              </w:rPr>
              <w:t>Center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5BEFAEDD" w14:textId="77777777" w:rsidR="00984C7B" w:rsidRPr="00333ADB" w:rsidRDefault="00984C7B" w:rsidP="009539CD">
            <w:pPr>
              <w:rPr>
                <w:b/>
                <w:sz w:val="22"/>
                <w:u w:val="single"/>
              </w:rPr>
            </w:pPr>
            <w:r w:rsidRPr="00333ADB">
              <w:rPr>
                <w:b/>
                <w:sz w:val="22"/>
                <w:u w:val="single"/>
              </w:rPr>
              <w:t>Principal Investigator</w:t>
            </w: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51431A6" w14:textId="77777777" w:rsidR="00984C7B" w:rsidRPr="00333ADB" w:rsidRDefault="00984C7B" w:rsidP="009539CD">
            <w:pPr>
              <w:rPr>
                <w:b/>
                <w:sz w:val="22"/>
                <w:u w:val="single"/>
              </w:rPr>
            </w:pPr>
            <w:r w:rsidRPr="00333ADB">
              <w:rPr>
                <w:b/>
                <w:sz w:val="22"/>
                <w:u w:val="single"/>
              </w:rPr>
              <w:t>Co-Investigator(s)</w:t>
            </w: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42C16D38" w14:textId="77777777" w:rsidR="00984C7B" w:rsidRPr="00333ADB" w:rsidRDefault="00984C7B" w:rsidP="009539CD">
            <w:pPr>
              <w:rPr>
                <w:b/>
                <w:sz w:val="22"/>
                <w:u w:val="single"/>
              </w:rPr>
            </w:pPr>
            <w:r w:rsidRPr="00333ADB">
              <w:rPr>
                <w:b/>
                <w:sz w:val="22"/>
                <w:u w:val="single"/>
              </w:rPr>
              <w:t>Sub-Investigator(s)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187D4DD" w14:textId="77777777" w:rsidR="00984C7B" w:rsidRPr="00333ADB" w:rsidRDefault="00984C7B" w:rsidP="009539CD">
            <w:pPr>
              <w:rPr>
                <w:b/>
                <w:sz w:val="22"/>
                <w:u w:val="single"/>
              </w:rPr>
            </w:pPr>
            <w:r w:rsidRPr="00333ADB">
              <w:rPr>
                <w:b/>
                <w:sz w:val="22"/>
                <w:u w:val="single"/>
              </w:rPr>
              <w:t>Address(es)</w:t>
            </w: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FDDBC2" w14:textId="77777777" w:rsidR="00984C7B" w:rsidRPr="00333ADB" w:rsidRDefault="00984C7B" w:rsidP="009539CD">
            <w:pPr>
              <w:rPr>
                <w:b/>
                <w:sz w:val="22"/>
              </w:rPr>
            </w:pPr>
            <w:r w:rsidRPr="00333ADB">
              <w:rPr>
                <w:b/>
                <w:sz w:val="22"/>
              </w:rPr>
              <w:t xml:space="preserve">Institutional Review Board or </w:t>
            </w:r>
            <w:r w:rsidRPr="00333ADB">
              <w:rPr>
                <w:b/>
                <w:sz w:val="22"/>
                <w:u w:val="single"/>
              </w:rPr>
              <w:t>Ethics Committee Address(es)</w:t>
            </w:r>
          </w:p>
        </w:tc>
      </w:tr>
      <w:tr w:rsidR="00984C7B" w:rsidRPr="00845667" w14:paraId="512ADB46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70713B" w14:textId="77777777" w:rsidR="00984C7B" w:rsidRPr="00333ADB" w:rsidRDefault="00984C7B" w:rsidP="009539CD">
            <w:pPr>
              <w:rPr>
                <w:sz w:val="22"/>
              </w:rPr>
            </w:pPr>
            <w:r w:rsidRPr="00333ADB">
              <w:rPr>
                <w:sz w:val="22"/>
              </w:rPr>
              <w:t xml:space="preserve">1001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B4D0B5" w14:textId="77777777" w:rsidR="00984C7B" w:rsidRPr="00333ADB" w:rsidRDefault="00984C7B" w:rsidP="009539CD">
            <w:pPr>
              <w:rPr>
                <w:sz w:val="22"/>
              </w:rPr>
            </w:pPr>
            <w:r w:rsidRPr="00333ADB">
              <w:rPr>
                <w:sz w:val="22"/>
              </w:rPr>
              <w:t>Dr. Richard David Knapp</w:t>
            </w:r>
          </w:p>
          <w:p w14:paraId="46B7755D" w14:textId="77777777" w:rsidR="00984C7B" w:rsidRPr="00333ADB" w:rsidRDefault="00984C7B" w:rsidP="009539CD">
            <w:pPr>
              <w:rPr>
                <w:sz w:val="22"/>
              </w:rPr>
            </w:pPr>
          </w:p>
          <w:p w14:paraId="071E40D0" w14:textId="77777777" w:rsidR="00984C7B" w:rsidRPr="00333ADB" w:rsidRDefault="00984C7B" w:rsidP="009539C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EA91EBD" w14:textId="77777777" w:rsidR="00984C7B" w:rsidRPr="00333ADB" w:rsidRDefault="00984C7B" w:rsidP="009539C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0D14D3" w14:textId="77777777" w:rsidR="00984C7B" w:rsidRPr="00333ADB" w:rsidRDefault="00984C7B" w:rsidP="0005649A">
            <w:pPr>
              <w:rPr>
                <w:sz w:val="22"/>
              </w:rPr>
            </w:pPr>
            <w:r w:rsidRPr="00333ADB">
              <w:rPr>
                <w:sz w:val="22"/>
              </w:rPr>
              <w:t>Patria N. Davis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Gilbert B. De La Cruz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Dr. Martin Stanley Kane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Gina Dodson McBride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Dr. Jairo Rafael Nunez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E4A629" w14:textId="64EDFD1F" w:rsidR="00984C7B" w:rsidRPr="00333ADB" w:rsidRDefault="00984C7B" w:rsidP="009539CD">
            <w:pPr>
              <w:rPr>
                <w:sz w:val="22"/>
              </w:rPr>
            </w:pPr>
            <w:r w:rsidRPr="00333ADB">
              <w:rPr>
                <w:sz w:val="22"/>
              </w:rPr>
              <w:t>Florida Clinical Research Center, LLC</w:t>
            </w:r>
            <w:r w:rsidR="00AD781D">
              <w:rPr>
                <w:sz w:val="22"/>
              </w:rPr>
              <w:br/>
            </w:r>
            <w:r w:rsidRPr="00333ADB">
              <w:rPr>
                <w:sz w:val="22"/>
              </w:rPr>
              <w:t>Suite 230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2300 Maitland Center Parkway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Maitland, FL 32751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UNITED STATES</w:t>
            </w:r>
          </w:p>
          <w:p w14:paraId="5FC765FC" w14:textId="77777777" w:rsidR="00984C7B" w:rsidRPr="00333ADB" w:rsidRDefault="00984C7B" w:rsidP="009539CD">
            <w:pPr>
              <w:rPr>
                <w:sz w:val="22"/>
              </w:rPr>
            </w:pPr>
            <w:r w:rsidRPr="00333ADB">
              <w:rPr>
                <w:sz w:val="22"/>
              </w:rPr>
              <w:t>Lakeside Behavioral Healthcare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434 West Kennedy Boulevard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Orlando, FL 32810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UNITED STATES</w:t>
            </w:r>
          </w:p>
          <w:p w14:paraId="7FA04E62" w14:textId="77777777" w:rsidR="00984C7B" w:rsidRPr="00333ADB" w:rsidRDefault="00984C7B" w:rsidP="009539C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EBFDA3" w14:textId="77777777" w:rsidR="00984C7B" w:rsidRPr="00333ADB" w:rsidRDefault="00984C7B" w:rsidP="009539CD">
            <w:pPr>
              <w:rPr>
                <w:sz w:val="22"/>
              </w:rPr>
            </w:pPr>
            <w:r w:rsidRPr="00333ADB">
              <w:rPr>
                <w:sz w:val="22"/>
              </w:rPr>
              <w:t>Schulman Associates Institutional Review Board, Incorporated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4290 Glendale - Milford Road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Cincinnati, OH 45242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UNITED STATES</w:t>
            </w:r>
          </w:p>
          <w:p w14:paraId="4F6E2FC1" w14:textId="77777777" w:rsidR="00984C7B" w:rsidRPr="00333ADB" w:rsidRDefault="00984C7B" w:rsidP="009539CD">
            <w:pPr>
              <w:rPr>
                <w:sz w:val="22"/>
              </w:rPr>
            </w:pPr>
          </w:p>
        </w:tc>
      </w:tr>
      <w:tr w:rsidR="00984C7B" w:rsidRPr="00845667" w14:paraId="604D3609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2AF64D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37DB10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DBCEA8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93AE56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79418FF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8FBCDC" w14:textId="77777777" w:rsidR="00984C7B" w:rsidRPr="00845667" w:rsidRDefault="00984C7B" w:rsidP="009539CD">
            <w:pPr>
              <w:rPr>
                <w:sz w:val="18"/>
              </w:rPr>
            </w:pPr>
          </w:p>
        </w:tc>
      </w:tr>
      <w:tr w:rsidR="00984C7B" w:rsidRPr="00845667" w14:paraId="5C39CB6F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1EE9B0" w14:textId="77777777" w:rsidR="00984C7B" w:rsidRPr="00333ADB" w:rsidRDefault="00984C7B" w:rsidP="009539CD">
            <w:pPr>
              <w:rPr>
                <w:sz w:val="22"/>
              </w:rPr>
            </w:pPr>
            <w:r w:rsidRPr="00333ADB">
              <w:rPr>
                <w:sz w:val="22"/>
              </w:rPr>
              <w:lastRenderedPageBreak/>
              <w:t xml:space="preserve">1002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F7C66C" w14:textId="77777777" w:rsidR="00984C7B" w:rsidRPr="00333ADB" w:rsidRDefault="00984C7B" w:rsidP="009539CD">
            <w:pPr>
              <w:rPr>
                <w:sz w:val="22"/>
              </w:rPr>
            </w:pPr>
            <w:r w:rsidRPr="00333ADB">
              <w:rPr>
                <w:sz w:val="22"/>
              </w:rPr>
              <w:t>Dr. Robert Alan Riesenberg</w:t>
            </w:r>
          </w:p>
          <w:p w14:paraId="3D8413FF" w14:textId="77777777" w:rsidR="00984C7B" w:rsidRPr="00333ADB" w:rsidRDefault="00984C7B" w:rsidP="009539C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FFF3BC" w14:textId="77777777" w:rsidR="00984C7B" w:rsidRPr="00333ADB" w:rsidRDefault="00984C7B" w:rsidP="009539C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361B76" w14:textId="77777777" w:rsidR="00984C7B" w:rsidRPr="00333ADB" w:rsidRDefault="00984C7B" w:rsidP="0005649A">
            <w:pPr>
              <w:rPr>
                <w:sz w:val="22"/>
              </w:rPr>
            </w:pPr>
            <w:r w:rsidRPr="00333ADB">
              <w:rPr>
                <w:sz w:val="22"/>
              </w:rPr>
              <w:t>Dr. Robert Gwyn Dillon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Dr. Andro Giorgadze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Dr. Doddametikurke</w:t>
            </w:r>
            <w:r w:rsidR="0005649A">
              <w:rPr>
                <w:sz w:val="22"/>
              </w:rPr>
              <w:br/>
            </w:r>
            <w:r w:rsidRPr="00333ADB">
              <w:rPr>
                <w:sz w:val="22"/>
              </w:rPr>
              <w:t>S. Siddappa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C83F22" w14:textId="77777777" w:rsidR="00984C7B" w:rsidRPr="00333ADB" w:rsidRDefault="00984C7B" w:rsidP="009539CD">
            <w:pPr>
              <w:rPr>
                <w:sz w:val="22"/>
              </w:rPr>
            </w:pPr>
            <w:r w:rsidRPr="00333ADB">
              <w:rPr>
                <w:sz w:val="22"/>
              </w:rPr>
              <w:t>Atlanta Center for Medical Research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811 Juniper Street Northeast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Atlanta, GA 30308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UNITED STATES</w:t>
            </w:r>
          </w:p>
          <w:p w14:paraId="272AB6D9" w14:textId="77777777" w:rsidR="00984C7B" w:rsidRPr="00333ADB" w:rsidRDefault="00984C7B" w:rsidP="009539C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CB55EDA" w14:textId="5E18DA09" w:rsidR="00984C7B" w:rsidRPr="00333ADB" w:rsidRDefault="00984C7B" w:rsidP="009539CD">
            <w:pPr>
              <w:rPr>
                <w:sz w:val="22"/>
              </w:rPr>
            </w:pPr>
            <w:r w:rsidRPr="00333ADB">
              <w:rPr>
                <w:sz w:val="22"/>
              </w:rPr>
              <w:t>Schulman Associates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Institutional Review Board, Incorporated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4290 Glendale</w:t>
            </w:r>
            <w:r w:rsidR="00AD781D">
              <w:rPr>
                <w:sz w:val="22"/>
              </w:rPr>
              <w:br/>
            </w:r>
            <w:r w:rsidRPr="00333ADB">
              <w:rPr>
                <w:sz w:val="22"/>
              </w:rPr>
              <w:t>Milford Road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Cincinnati, OH 45242</w:t>
            </w:r>
            <w:r w:rsidR="009D17CF">
              <w:rPr>
                <w:sz w:val="22"/>
              </w:rPr>
              <w:br/>
            </w:r>
            <w:r w:rsidRPr="00333ADB">
              <w:rPr>
                <w:sz w:val="22"/>
              </w:rPr>
              <w:t>UNITED STATES</w:t>
            </w:r>
          </w:p>
          <w:p w14:paraId="450497A1" w14:textId="77777777" w:rsidR="00984C7B" w:rsidRPr="00333ADB" w:rsidRDefault="00984C7B" w:rsidP="009539CD">
            <w:pPr>
              <w:rPr>
                <w:sz w:val="22"/>
              </w:rPr>
            </w:pPr>
          </w:p>
        </w:tc>
      </w:tr>
      <w:tr w:rsidR="00984C7B" w:rsidRPr="00845667" w14:paraId="2D742F31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</w:tcBorders>
            <w:shd w:val="clear" w:color="auto" w:fill="auto"/>
          </w:tcPr>
          <w:p w14:paraId="303E5A43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</w:tcBorders>
            <w:shd w:val="clear" w:color="auto" w:fill="auto"/>
          </w:tcPr>
          <w:p w14:paraId="63197642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</w:tcBorders>
            <w:shd w:val="clear" w:color="auto" w:fill="auto"/>
          </w:tcPr>
          <w:p w14:paraId="62DAAB79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79F13791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</w:tcBorders>
            <w:shd w:val="clear" w:color="auto" w:fill="auto"/>
          </w:tcPr>
          <w:p w14:paraId="35EDA41F" w14:textId="77777777" w:rsidR="00984C7B" w:rsidRPr="00845667" w:rsidRDefault="00984C7B" w:rsidP="009539C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78BE0935" w14:textId="77777777" w:rsidR="00984C7B" w:rsidRPr="00845667" w:rsidRDefault="00984C7B" w:rsidP="009539CD">
            <w:pPr>
              <w:rPr>
                <w:sz w:val="18"/>
              </w:rPr>
            </w:pPr>
          </w:p>
        </w:tc>
      </w:tr>
      <w:tr w:rsidR="00731FB6" w:rsidRPr="00DB694D" w14:paraId="47560743" w14:textId="77777777" w:rsidTr="002767AF">
        <w:trPr>
          <w:cantSplit/>
          <w:trHeight w:val="7655"/>
        </w:trPr>
        <w:tc>
          <w:tcPr>
            <w:tcW w:w="1229" w:type="dxa"/>
            <w:tcBorders>
              <w:bottom w:val="single" w:sz="4" w:space="0" w:color="auto"/>
            </w:tcBorders>
            <w:shd w:val="clear" w:color="auto" w:fill="auto"/>
          </w:tcPr>
          <w:p w14:paraId="5D4324DE" w14:textId="77777777" w:rsidR="00731FB6" w:rsidRPr="00DB694D" w:rsidRDefault="00731FB6" w:rsidP="00532E2D">
            <w:pPr>
              <w:rPr>
                <w:sz w:val="22"/>
              </w:rPr>
            </w:pPr>
            <w:r w:rsidRPr="00DB694D">
              <w:rPr>
                <w:sz w:val="22"/>
              </w:rPr>
              <w:lastRenderedPageBreak/>
              <w:t xml:space="preserve">1003 </w:t>
            </w:r>
          </w:p>
        </w:tc>
        <w:tc>
          <w:tcPr>
            <w:tcW w:w="2060" w:type="dxa"/>
            <w:tcBorders>
              <w:bottom w:val="single" w:sz="4" w:space="0" w:color="auto"/>
            </w:tcBorders>
            <w:shd w:val="clear" w:color="auto" w:fill="auto"/>
          </w:tcPr>
          <w:p w14:paraId="73EA5015" w14:textId="77777777" w:rsidR="00731FB6" w:rsidRPr="00DB694D" w:rsidRDefault="00731FB6" w:rsidP="00532E2D">
            <w:pPr>
              <w:rPr>
                <w:sz w:val="22"/>
              </w:rPr>
            </w:pPr>
            <w:r w:rsidRPr="00DB694D">
              <w:rPr>
                <w:sz w:val="22"/>
              </w:rPr>
              <w:t>Dr. Mark Norbert Lerman</w:t>
            </w:r>
          </w:p>
          <w:p w14:paraId="7F0F23FF" w14:textId="77777777" w:rsidR="00731FB6" w:rsidRPr="00DB694D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bottom w:val="single" w:sz="4" w:space="0" w:color="auto"/>
            </w:tcBorders>
            <w:shd w:val="clear" w:color="auto" w:fill="auto"/>
          </w:tcPr>
          <w:p w14:paraId="02E4DCE9" w14:textId="77777777" w:rsidR="00731FB6" w:rsidRPr="00DB694D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20FB8015" w14:textId="481DDDC5" w:rsidR="00731FB6" w:rsidRPr="00DB694D" w:rsidRDefault="00731FB6" w:rsidP="00532E2D">
            <w:pPr>
              <w:rPr>
                <w:sz w:val="22"/>
              </w:rPr>
            </w:pPr>
            <w:r w:rsidRPr="00DB694D">
              <w:rPr>
                <w:sz w:val="22"/>
              </w:rPr>
              <w:t>Dr. Cary J. Bortnick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Poonam Brar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Dr. Vanja Cuk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Carly Demopoulos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Lisa Judge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Siddhartha Kumar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Danilo P. Matundan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Dr. Chinmay K. Patel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Mary Santos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Karen L. Schmidt</w:t>
            </w:r>
            <w:r w:rsidR="00AD781D">
              <w:rPr>
                <w:sz w:val="22"/>
              </w:rPr>
              <w:br/>
            </w:r>
            <w:r w:rsidRPr="00DB694D">
              <w:rPr>
                <w:sz w:val="22"/>
              </w:rPr>
              <w:t>Melissa Sullivan</w:t>
            </w:r>
          </w:p>
        </w:tc>
        <w:tc>
          <w:tcPr>
            <w:tcW w:w="2617" w:type="dxa"/>
            <w:tcBorders>
              <w:bottom w:val="single" w:sz="4" w:space="0" w:color="auto"/>
            </w:tcBorders>
            <w:shd w:val="clear" w:color="auto" w:fill="auto"/>
          </w:tcPr>
          <w:p w14:paraId="6B6D6A43" w14:textId="77777777" w:rsidR="00731FB6" w:rsidRPr="00DB694D" w:rsidRDefault="00731FB6" w:rsidP="00532E2D">
            <w:pPr>
              <w:rPr>
                <w:sz w:val="22"/>
              </w:rPr>
            </w:pPr>
            <w:r w:rsidRPr="00DB694D">
              <w:rPr>
                <w:sz w:val="22"/>
              </w:rPr>
              <w:t>Alexian Brothers Behavioral Health Hospital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1650 Moon Lake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Boulevard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Hoffman Estates, IL 60169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UNITED STATES</w:t>
            </w:r>
          </w:p>
          <w:p w14:paraId="5F928BDE" w14:textId="77777777" w:rsidR="00731FB6" w:rsidRPr="00DB694D" w:rsidRDefault="00731FB6" w:rsidP="00532E2D">
            <w:pPr>
              <w:rPr>
                <w:sz w:val="22"/>
              </w:rPr>
            </w:pPr>
            <w:r w:rsidRPr="00DB694D">
              <w:rPr>
                <w:sz w:val="22"/>
              </w:rPr>
              <w:t>Alexian Brothers Center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for Psychiatric Research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Suite 200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1786 Moon Lake Boulevard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Hoffman Estates, IL 60169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UNITED STATES</w:t>
            </w:r>
          </w:p>
          <w:p w14:paraId="140CA37C" w14:textId="77777777" w:rsidR="00731FB6" w:rsidRPr="00DB694D" w:rsidRDefault="00731FB6" w:rsidP="00532E2D">
            <w:pPr>
              <w:rPr>
                <w:sz w:val="22"/>
              </w:rPr>
            </w:pPr>
            <w:r w:rsidRPr="00DB694D">
              <w:rPr>
                <w:sz w:val="22"/>
              </w:rPr>
              <w:t>Chinmay K. Patel, D.O.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Suite 206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1786 Moon Lake Boulevard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Hoffman Estates, IL 60169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UNITED STATES</w:t>
            </w:r>
          </w:p>
        </w:tc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43E88BBC" w14:textId="7A7181BA" w:rsidR="00731FB6" w:rsidRPr="00DB694D" w:rsidRDefault="00731FB6" w:rsidP="00532E2D">
            <w:pPr>
              <w:rPr>
                <w:sz w:val="22"/>
              </w:rPr>
            </w:pPr>
            <w:r w:rsidRPr="00DB694D">
              <w:rPr>
                <w:sz w:val="22"/>
              </w:rPr>
              <w:t>Schulman Associates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Institutional Review Board,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Incorporated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4290 Glendale</w:t>
            </w:r>
            <w:r w:rsidR="00AD781D">
              <w:rPr>
                <w:sz w:val="22"/>
              </w:rPr>
              <w:br/>
            </w:r>
            <w:r w:rsidRPr="00DB694D">
              <w:rPr>
                <w:sz w:val="22"/>
              </w:rPr>
              <w:t>Milford Road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Cincinnati, OH 45242</w:t>
            </w:r>
            <w:r>
              <w:rPr>
                <w:sz w:val="22"/>
              </w:rPr>
              <w:br/>
            </w:r>
            <w:r w:rsidRPr="00DB694D">
              <w:rPr>
                <w:sz w:val="22"/>
              </w:rPr>
              <w:t>UNITED STATES</w:t>
            </w:r>
          </w:p>
          <w:p w14:paraId="4B459445" w14:textId="77777777" w:rsidR="00731FB6" w:rsidRPr="00DB694D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39D35A6F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</w:tcBorders>
            <w:shd w:val="clear" w:color="auto" w:fill="auto"/>
          </w:tcPr>
          <w:p w14:paraId="4A617A45" w14:textId="77777777" w:rsidR="00731FB6" w:rsidRPr="00F4554F" w:rsidRDefault="00731FB6" w:rsidP="00532E2D">
            <w:pPr>
              <w:rPr>
                <w:sz w:val="22"/>
              </w:rPr>
            </w:pPr>
            <w:r w:rsidRPr="00F4554F">
              <w:rPr>
                <w:sz w:val="22"/>
              </w:rPr>
              <w:t xml:space="preserve">1004 </w:t>
            </w:r>
          </w:p>
        </w:tc>
        <w:tc>
          <w:tcPr>
            <w:tcW w:w="2060" w:type="dxa"/>
            <w:tcBorders>
              <w:top w:val="single" w:sz="4" w:space="0" w:color="auto"/>
            </w:tcBorders>
            <w:shd w:val="clear" w:color="auto" w:fill="auto"/>
          </w:tcPr>
          <w:p w14:paraId="189C763F" w14:textId="77777777" w:rsidR="00731FB6" w:rsidRPr="00F4554F" w:rsidRDefault="00731FB6" w:rsidP="00532E2D">
            <w:pPr>
              <w:rPr>
                <w:sz w:val="22"/>
              </w:rPr>
            </w:pPr>
            <w:r w:rsidRPr="00F4554F">
              <w:rPr>
                <w:sz w:val="22"/>
              </w:rPr>
              <w:t>Dr. Armen Krikor Goenjian</w:t>
            </w:r>
          </w:p>
          <w:p w14:paraId="457105CF" w14:textId="77777777" w:rsidR="00731FB6" w:rsidRPr="00F4554F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</w:tcBorders>
            <w:shd w:val="clear" w:color="auto" w:fill="auto"/>
          </w:tcPr>
          <w:p w14:paraId="1BF8B583" w14:textId="77777777" w:rsidR="00731FB6" w:rsidRPr="00F4554F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2F5817DD" w14:textId="77777777" w:rsidR="00731FB6" w:rsidRPr="00F4554F" w:rsidRDefault="00731FB6" w:rsidP="00532E2D">
            <w:pPr>
              <w:rPr>
                <w:sz w:val="22"/>
              </w:rPr>
            </w:pPr>
            <w:r w:rsidRPr="00F4554F">
              <w:rPr>
                <w:sz w:val="22"/>
              </w:rPr>
              <w:t>Dr. Barry Steven Allswang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 xml:space="preserve">Dr. Winston G. </w:t>
            </w:r>
            <w:r w:rsidRPr="00F4554F">
              <w:rPr>
                <w:sz w:val="22"/>
              </w:rPr>
              <w:lastRenderedPageBreak/>
              <w:t>Chung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Dr. Gerald A. Cohen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Dr. Jack P. Freinhar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Dr. Thanh Ho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Melissa P. Huy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Dr. Sheida Kashani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Cynthia Keenan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Dr. Kim Lorine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Dr. Rene D. Perez-silva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Jill E. Schmidt</w:t>
            </w:r>
          </w:p>
        </w:tc>
        <w:tc>
          <w:tcPr>
            <w:tcW w:w="2617" w:type="dxa"/>
            <w:tcBorders>
              <w:top w:val="single" w:sz="4" w:space="0" w:color="auto"/>
            </w:tcBorders>
            <w:shd w:val="clear" w:color="auto" w:fill="auto"/>
          </w:tcPr>
          <w:p w14:paraId="619858BE" w14:textId="77777777" w:rsidR="00731FB6" w:rsidRPr="00F4554F" w:rsidRDefault="00731FB6" w:rsidP="00532E2D">
            <w:pPr>
              <w:rPr>
                <w:sz w:val="22"/>
              </w:rPr>
            </w:pPr>
            <w:r w:rsidRPr="00F4554F">
              <w:rPr>
                <w:sz w:val="22"/>
              </w:rPr>
              <w:lastRenderedPageBreak/>
              <w:t>Collaborative Neuroscience Network, Inc.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lastRenderedPageBreak/>
              <w:t>Suite F-100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19401 South Vermont Avenue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Torrance, CA 90502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UNITED STATES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Del Amo Hospital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23700 Camino Del Sol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Torrance, CA 90505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UNITED STATES</w:t>
            </w:r>
          </w:p>
        </w:tc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2C915A99" w14:textId="6F8AC370" w:rsidR="00731FB6" w:rsidRPr="00F4554F" w:rsidRDefault="00731FB6" w:rsidP="00532E2D">
            <w:pPr>
              <w:rPr>
                <w:sz w:val="22"/>
              </w:rPr>
            </w:pPr>
            <w:r w:rsidRPr="00F4554F">
              <w:rPr>
                <w:sz w:val="22"/>
              </w:rPr>
              <w:lastRenderedPageBreak/>
              <w:t>Schulman Associates Institutional Review Board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4290 Glendale</w:t>
            </w:r>
            <w:r w:rsidR="00AD781D">
              <w:rPr>
                <w:sz w:val="22"/>
              </w:rPr>
              <w:br/>
            </w:r>
            <w:r w:rsidRPr="00F4554F">
              <w:rPr>
                <w:sz w:val="22"/>
              </w:rPr>
              <w:lastRenderedPageBreak/>
              <w:t>Milford Road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Cincinnati, OH 45242</w:t>
            </w:r>
            <w:r w:rsidR="005524B0" w:rsidRPr="00F4554F">
              <w:rPr>
                <w:sz w:val="22"/>
              </w:rPr>
              <w:br/>
            </w:r>
            <w:r w:rsidRPr="00F4554F">
              <w:rPr>
                <w:sz w:val="22"/>
              </w:rPr>
              <w:t>UNITED STATES</w:t>
            </w:r>
          </w:p>
          <w:p w14:paraId="5F4D76CC" w14:textId="77777777" w:rsidR="00731FB6" w:rsidRPr="00F4554F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38B0ADCB" w14:textId="77777777" w:rsidTr="002767AF">
        <w:trPr>
          <w:cantSplit/>
        </w:trPr>
        <w:tc>
          <w:tcPr>
            <w:tcW w:w="1229" w:type="dxa"/>
            <w:tcBorders>
              <w:bottom w:val="single" w:sz="4" w:space="0" w:color="auto"/>
            </w:tcBorders>
            <w:shd w:val="clear" w:color="auto" w:fill="auto"/>
          </w:tcPr>
          <w:p w14:paraId="7C41247E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bottom w:val="single" w:sz="4" w:space="0" w:color="auto"/>
            </w:tcBorders>
            <w:shd w:val="clear" w:color="auto" w:fill="auto"/>
          </w:tcPr>
          <w:p w14:paraId="6A22039C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bottom w:val="single" w:sz="4" w:space="0" w:color="auto"/>
            </w:tcBorders>
            <w:shd w:val="clear" w:color="auto" w:fill="auto"/>
          </w:tcPr>
          <w:p w14:paraId="35F17208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0AB06823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bottom w:val="single" w:sz="4" w:space="0" w:color="auto"/>
            </w:tcBorders>
            <w:shd w:val="clear" w:color="auto" w:fill="auto"/>
          </w:tcPr>
          <w:p w14:paraId="2C97C847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55EB2329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845667" w14:paraId="3BAFD275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</w:tcBorders>
            <w:shd w:val="clear" w:color="auto" w:fill="auto"/>
          </w:tcPr>
          <w:p w14:paraId="6D080CAD" w14:textId="77777777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lastRenderedPageBreak/>
              <w:t xml:space="preserve">1005 </w:t>
            </w:r>
          </w:p>
        </w:tc>
        <w:tc>
          <w:tcPr>
            <w:tcW w:w="2060" w:type="dxa"/>
            <w:tcBorders>
              <w:top w:val="single" w:sz="4" w:space="0" w:color="auto"/>
            </w:tcBorders>
            <w:shd w:val="clear" w:color="auto" w:fill="auto"/>
          </w:tcPr>
          <w:p w14:paraId="68DB3112" w14:textId="77777777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t>Dr. Adam Frederick Lowy</w:t>
            </w:r>
          </w:p>
          <w:p w14:paraId="3BF672DB" w14:textId="77777777" w:rsidR="00731FB6" w:rsidRPr="005524B0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</w:tcBorders>
            <w:shd w:val="clear" w:color="auto" w:fill="auto"/>
          </w:tcPr>
          <w:p w14:paraId="78A103F0" w14:textId="77777777" w:rsidR="00731FB6" w:rsidRPr="005524B0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5420F9DC" w14:textId="77777777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t>Christie R. Blackston</w:t>
            </w:r>
            <w:r w:rsidR="005524B0" w:rsidRPr="005524B0">
              <w:rPr>
                <w:sz w:val="22"/>
              </w:rPr>
              <w:br/>
            </w:r>
            <w:r w:rsidRPr="005524B0">
              <w:rPr>
                <w:sz w:val="22"/>
              </w:rPr>
              <w:t>Diane D. Broadnax</w:t>
            </w:r>
            <w:r w:rsidR="005524B0" w:rsidRPr="005524B0">
              <w:rPr>
                <w:sz w:val="22"/>
              </w:rPr>
              <w:br/>
            </w:r>
            <w:r w:rsidRPr="005524B0">
              <w:rPr>
                <w:sz w:val="22"/>
              </w:rPr>
              <w:t>Andria R. Chastain</w:t>
            </w:r>
            <w:r w:rsidR="005524B0" w:rsidRPr="005524B0">
              <w:rPr>
                <w:sz w:val="22"/>
              </w:rPr>
              <w:br/>
            </w:r>
            <w:r w:rsidRPr="005524B0">
              <w:rPr>
                <w:sz w:val="22"/>
              </w:rPr>
              <w:t>Beth A. Harrod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Constantine Shustikoff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Kimberly Wills</w:t>
            </w:r>
          </w:p>
        </w:tc>
        <w:tc>
          <w:tcPr>
            <w:tcW w:w="2617" w:type="dxa"/>
            <w:tcBorders>
              <w:top w:val="single" w:sz="4" w:space="0" w:color="auto"/>
            </w:tcBorders>
            <w:shd w:val="clear" w:color="auto" w:fill="auto"/>
          </w:tcPr>
          <w:p w14:paraId="101E4783" w14:textId="77777777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t>Comprehensive Neuroscience, Incorporated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Psychiatric Institute of Washington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4228 Wisconsin Avenue, Northwest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Washington, DC 20016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UNITED STATES</w:t>
            </w:r>
          </w:p>
          <w:p w14:paraId="74AA3737" w14:textId="77777777" w:rsidR="00731FB6" w:rsidRPr="005524B0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411535E3" w14:textId="39789E18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t>Schulman Associates Institutional Review Board, Incorporated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4290 Glendale</w:t>
            </w:r>
            <w:r w:rsidR="00AD781D">
              <w:rPr>
                <w:sz w:val="22"/>
              </w:rPr>
              <w:br/>
            </w:r>
            <w:r w:rsidRPr="005524B0">
              <w:rPr>
                <w:sz w:val="22"/>
              </w:rPr>
              <w:t>Milford Road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Cincinnati, OH 45242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UNITED STATES</w:t>
            </w:r>
          </w:p>
          <w:p w14:paraId="65C11782" w14:textId="77777777" w:rsidR="00731FB6" w:rsidRPr="005524B0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0441A486" w14:textId="77777777" w:rsidTr="002767AF">
        <w:trPr>
          <w:cantSplit/>
        </w:trPr>
        <w:tc>
          <w:tcPr>
            <w:tcW w:w="1229" w:type="dxa"/>
            <w:shd w:val="clear" w:color="auto" w:fill="auto"/>
          </w:tcPr>
          <w:p w14:paraId="6329B27C" w14:textId="77777777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t xml:space="preserve">1006 </w:t>
            </w:r>
          </w:p>
        </w:tc>
        <w:tc>
          <w:tcPr>
            <w:tcW w:w="2060" w:type="dxa"/>
            <w:shd w:val="clear" w:color="auto" w:fill="auto"/>
          </w:tcPr>
          <w:p w14:paraId="51B13309" w14:textId="77777777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t>Dr. Ricky Stuart Mofsen</w:t>
            </w:r>
          </w:p>
          <w:p w14:paraId="15FFC101" w14:textId="77777777" w:rsidR="00731FB6" w:rsidRPr="005524B0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shd w:val="clear" w:color="auto" w:fill="auto"/>
          </w:tcPr>
          <w:p w14:paraId="0F9C09F3" w14:textId="77777777" w:rsidR="00731FB6" w:rsidRPr="005524B0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shd w:val="clear" w:color="auto" w:fill="auto"/>
          </w:tcPr>
          <w:p w14:paraId="703666CC" w14:textId="77777777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t>Sandra Daniela Duarte Sckell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Dr. Junaid M. Syed</w:t>
            </w:r>
          </w:p>
        </w:tc>
        <w:tc>
          <w:tcPr>
            <w:tcW w:w="2617" w:type="dxa"/>
            <w:shd w:val="clear" w:color="auto" w:fill="auto"/>
          </w:tcPr>
          <w:p w14:paraId="721290CC" w14:textId="77777777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t>St. Louis Clinical Trials, LC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2639 Miami Street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St. Louis, MO 63118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UNITED STATES</w:t>
            </w:r>
          </w:p>
          <w:p w14:paraId="4D49E981" w14:textId="77777777" w:rsidR="00731FB6" w:rsidRPr="005524B0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shd w:val="clear" w:color="auto" w:fill="auto"/>
          </w:tcPr>
          <w:p w14:paraId="278FDC65" w14:textId="6C1A5D62" w:rsidR="00731FB6" w:rsidRPr="005524B0" w:rsidRDefault="00731FB6" w:rsidP="00532E2D">
            <w:pPr>
              <w:rPr>
                <w:sz w:val="22"/>
              </w:rPr>
            </w:pPr>
            <w:r w:rsidRPr="005524B0">
              <w:rPr>
                <w:sz w:val="22"/>
              </w:rPr>
              <w:t>Schulman Associates Institutional Review Board, Incorporated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4290 Glendale</w:t>
            </w:r>
            <w:r w:rsidR="00AD781D">
              <w:rPr>
                <w:sz w:val="22"/>
              </w:rPr>
              <w:br/>
            </w:r>
            <w:r w:rsidRPr="005524B0">
              <w:rPr>
                <w:sz w:val="22"/>
              </w:rPr>
              <w:t>Milford Road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Cincinnati, OH 45242</w:t>
            </w:r>
            <w:r w:rsidR="005524B0">
              <w:rPr>
                <w:sz w:val="22"/>
              </w:rPr>
              <w:br/>
            </w:r>
            <w:r w:rsidRPr="005524B0">
              <w:rPr>
                <w:sz w:val="22"/>
              </w:rPr>
              <w:t>UNITED STATES</w:t>
            </w:r>
          </w:p>
          <w:p w14:paraId="5506E30F" w14:textId="77777777" w:rsidR="00731FB6" w:rsidRPr="005524B0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1EF8DB1F" w14:textId="77777777" w:rsidTr="002767AF">
        <w:trPr>
          <w:cantSplit/>
        </w:trPr>
        <w:tc>
          <w:tcPr>
            <w:tcW w:w="1229" w:type="dxa"/>
            <w:shd w:val="clear" w:color="auto" w:fill="auto"/>
          </w:tcPr>
          <w:p w14:paraId="655155A2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shd w:val="clear" w:color="auto" w:fill="auto"/>
          </w:tcPr>
          <w:p w14:paraId="7C4F2773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shd w:val="clear" w:color="auto" w:fill="auto"/>
          </w:tcPr>
          <w:p w14:paraId="03A973CC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shd w:val="clear" w:color="auto" w:fill="auto"/>
          </w:tcPr>
          <w:p w14:paraId="16CC06E5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shd w:val="clear" w:color="auto" w:fill="auto"/>
          </w:tcPr>
          <w:p w14:paraId="2C3131FF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shd w:val="clear" w:color="auto" w:fill="auto"/>
          </w:tcPr>
          <w:p w14:paraId="7657BCF4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904056" w:rsidRPr="00845667" w14:paraId="7964BA18" w14:textId="77777777" w:rsidTr="002767AF">
        <w:trPr>
          <w:cantSplit/>
        </w:trPr>
        <w:tc>
          <w:tcPr>
            <w:tcW w:w="1229" w:type="dxa"/>
            <w:tcBorders>
              <w:bottom w:val="single" w:sz="4" w:space="0" w:color="auto"/>
            </w:tcBorders>
            <w:shd w:val="clear" w:color="auto" w:fill="auto"/>
          </w:tcPr>
          <w:p w14:paraId="4BFAFF1D" w14:textId="77777777" w:rsidR="00904056" w:rsidRPr="00904056" w:rsidRDefault="00904056" w:rsidP="00532E2D">
            <w:pPr>
              <w:rPr>
                <w:sz w:val="22"/>
              </w:rPr>
            </w:pPr>
          </w:p>
        </w:tc>
        <w:tc>
          <w:tcPr>
            <w:tcW w:w="2060" w:type="dxa"/>
            <w:tcBorders>
              <w:bottom w:val="single" w:sz="4" w:space="0" w:color="auto"/>
            </w:tcBorders>
            <w:shd w:val="clear" w:color="auto" w:fill="auto"/>
          </w:tcPr>
          <w:p w14:paraId="7719E6FB" w14:textId="77777777" w:rsidR="00904056" w:rsidRPr="00904056" w:rsidRDefault="0090405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bottom w:val="single" w:sz="4" w:space="0" w:color="auto"/>
            </w:tcBorders>
            <w:shd w:val="clear" w:color="auto" w:fill="auto"/>
          </w:tcPr>
          <w:p w14:paraId="37BF1728" w14:textId="77777777" w:rsidR="00904056" w:rsidRPr="00904056" w:rsidRDefault="0090405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38E829A1" w14:textId="77777777" w:rsidR="00904056" w:rsidRPr="001828B7" w:rsidRDefault="00904056" w:rsidP="00532E2D">
            <w:pPr>
              <w:rPr>
                <w:sz w:val="22"/>
              </w:rPr>
            </w:pPr>
          </w:p>
        </w:tc>
        <w:tc>
          <w:tcPr>
            <w:tcW w:w="2617" w:type="dxa"/>
            <w:tcBorders>
              <w:bottom w:val="single" w:sz="4" w:space="0" w:color="auto"/>
            </w:tcBorders>
            <w:shd w:val="clear" w:color="auto" w:fill="auto"/>
          </w:tcPr>
          <w:p w14:paraId="3D91E5FF" w14:textId="77777777" w:rsidR="00904056" w:rsidRPr="001828B7" w:rsidRDefault="0090405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21313FAE" w14:textId="77777777" w:rsidR="00904056" w:rsidRPr="005524B0" w:rsidRDefault="00904056" w:rsidP="00532E2D">
            <w:pPr>
              <w:rPr>
                <w:sz w:val="22"/>
              </w:rPr>
            </w:pPr>
          </w:p>
        </w:tc>
      </w:tr>
      <w:tr w:rsidR="00731FB6" w:rsidRPr="00845667" w14:paraId="6ACB86D1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</w:tcBorders>
            <w:shd w:val="clear" w:color="auto" w:fill="auto"/>
          </w:tcPr>
          <w:p w14:paraId="28441A4A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 xml:space="preserve">1007 </w:t>
            </w:r>
          </w:p>
        </w:tc>
        <w:tc>
          <w:tcPr>
            <w:tcW w:w="2060" w:type="dxa"/>
            <w:tcBorders>
              <w:top w:val="single" w:sz="4" w:space="0" w:color="auto"/>
            </w:tcBorders>
            <w:shd w:val="clear" w:color="auto" w:fill="auto"/>
          </w:tcPr>
          <w:p w14:paraId="57B14E31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Dr. David Preston Walling</w:t>
            </w:r>
          </w:p>
          <w:p w14:paraId="48118850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</w:tcBorders>
            <w:shd w:val="clear" w:color="auto" w:fill="auto"/>
          </w:tcPr>
          <w:p w14:paraId="63A74F16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</w:tcBorders>
            <w:shd w:val="clear" w:color="auto" w:fill="auto"/>
          </w:tcPr>
          <w:p w14:paraId="2491D9A8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Dr. Jonathan Leonard Brand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Dr. Jack P. Freinhar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Dr. Rebecca L. Gladding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Dr. Armen Krikor Goenjian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Dr. Thanh Ho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Melissa P. Huy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Dr. Sheida Kashani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Cynthia Keenan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Dr. Kim Lorine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Dr. Steven H. Reynolds</w:t>
            </w:r>
            <w:r w:rsidR="00B12A1F">
              <w:rPr>
                <w:sz w:val="22"/>
              </w:rPr>
              <w:br/>
            </w:r>
            <w:r w:rsidRPr="00904056">
              <w:rPr>
                <w:sz w:val="22"/>
              </w:rPr>
              <w:t>Dr. Seanglong Te</w:t>
            </w:r>
          </w:p>
        </w:tc>
        <w:tc>
          <w:tcPr>
            <w:tcW w:w="2617" w:type="dxa"/>
            <w:tcBorders>
              <w:top w:val="single" w:sz="4" w:space="0" w:color="auto"/>
            </w:tcBorders>
            <w:shd w:val="clear" w:color="auto" w:fill="auto"/>
          </w:tcPr>
          <w:p w14:paraId="0A57D3A2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Collaborative Neuroscience Network, Inc.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Suite 3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12772 Valley View Street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Garden Grove, CA 92845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665E99E8" w14:textId="77777777" w:rsidR="00731FB6" w:rsidRPr="00904056" w:rsidRDefault="00731FB6" w:rsidP="00532E2D">
            <w:pPr>
              <w:rPr>
                <w:sz w:val="22"/>
              </w:rPr>
            </w:pPr>
          </w:p>
          <w:p w14:paraId="564351FD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Ocean View Psychiatric Health Facility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Suite 500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2600 Redondo Avenue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Long Beach, CA 90806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</w:tc>
        <w:tc>
          <w:tcPr>
            <w:tcW w:w="2875" w:type="dxa"/>
            <w:tcBorders>
              <w:top w:val="single" w:sz="4" w:space="0" w:color="auto"/>
            </w:tcBorders>
            <w:shd w:val="clear" w:color="auto" w:fill="auto"/>
          </w:tcPr>
          <w:p w14:paraId="6FAD48A6" w14:textId="77777777" w:rsidR="00731FB6" w:rsidRPr="00904056" w:rsidRDefault="00731FB6" w:rsidP="00532E2D">
            <w:pPr>
              <w:rPr>
                <w:sz w:val="22"/>
              </w:rPr>
            </w:pPr>
          </w:p>
          <w:p w14:paraId="65C8FE2A" w14:textId="4A7D6014" w:rsidR="00731FB6" w:rsidRPr="00904056" w:rsidRDefault="00731FB6" w:rsidP="00AD781D">
            <w:pPr>
              <w:rPr>
                <w:sz w:val="22"/>
              </w:rPr>
            </w:pPr>
            <w:r w:rsidRPr="00904056">
              <w:rPr>
                <w:sz w:val="22"/>
              </w:rPr>
              <w:t>Schulman Associates Institutional Review Boar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4290 Glendale</w:t>
            </w:r>
            <w:r w:rsidR="00AD781D">
              <w:rPr>
                <w:sz w:val="22"/>
              </w:rPr>
              <w:br/>
            </w:r>
            <w:r w:rsidRPr="00904056">
              <w:rPr>
                <w:sz w:val="22"/>
              </w:rPr>
              <w:t>Milford Roa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Cincinnati, OH 45242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</w:tc>
      </w:tr>
      <w:tr w:rsidR="00731FB6" w:rsidRPr="00845667" w14:paraId="6CD49B01" w14:textId="77777777" w:rsidTr="002767AF">
        <w:trPr>
          <w:cantSplit/>
        </w:trPr>
        <w:tc>
          <w:tcPr>
            <w:tcW w:w="1229" w:type="dxa"/>
            <w:tcBorders>
              <w:bottom w:val="single" w:sz="4" w:space="0" w:color="auto"/>
            </w:tcBorders>
            <w:shd w:val="clear" w:color="auto" w:fill="auto"/>
          </w:tcPr>
          <w:p w14:paraId="1CFFFFE8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bottom w:val="single" w:sz="4" w:space="0" w:color="auto"/>
            </w:tcBorders>
            <w:shd w:val="clear" w:color="auto" w:fill="auto"/>
          </w:tcPr>
          <w:p w14:paraId="2409240D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bottom w:val="single" w:sz="4" w:space="0" w:color="auto"/>
            </w:tcBorders>
            <w:shd w:val="clear" w:color="auto" w:fill="auto"/>
          </w:tcPr>
          <w:p w14:paraId="0DB8C61E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049513A4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bottom w:val="single" w:sz="4" w:space="0" w:color="auto"/>
            </w:tcBorders>
            <w:shd w:val="clear" w:color="auto" w:fill="auto"/>
          </w:tcPr>
          <w:p w14:paraId="661F2A88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54AF86D6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845667" w14:paraId="02433905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4B5858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lastRenderedPageBreak/>
              <w:t xml:space="preserve">1008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88FFDB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Dr. Mohammed Abdul Bari</w:t>
            </w:r>
          </w:p>
          <w:p w14:paraId="5ECC773B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070A3E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20D75F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Dr. Prakash Krishin Bhatia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Dr. Tshekedi Galen Dennis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Dr. Gregory S. Paniccia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F3321A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Early Phase Investigational Center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704 East Grand Avenue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Escondido, CA 92025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64D5DA12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Synergy Clinical Research Center of Escondido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710 East Grand Avenue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Escondido, CA 92025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7B1BE171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A4A462" w14:textId="46DBB343" w:rsidR="00731FB6" w:rsidRPr="00904056" w:rsidRDefault="00731FB6" w:rsidP="00AD781D">
            <w:pPr>
              <w:rPr>
                <w:sz w:val="22"/>
              </w:rPr>
            </w:pPr>
            <w:r w:rsidRPr="00904056">
              <w:rPr>
                <w:sz w:val="22"/>
              </w:rPr>
              <w:t>Schulman Associates Institutional Review Board, Incorporate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4290 Glendale</w:t>
            </w:r>
            <w:r w:rsidR="00AD781D">
              <w:rPr>
                <w:sz w:val="22"/>
              </w:rPr>
              <w:br/>
            </w:r>
            <w:r w:rsidRPr="00904056">
              <w:rPr>
                <w:sz w:val="22"/>
              </w:rPr>
              <w:t>Milford Roa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Cincinnati, OH 45242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</w:tc>
      </w:tr>
      <w:tr w:rsidR="00731FB6" w:rsidRPr="00845667" w14:paraId="658710D0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EF1A34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CD2F3B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99E253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8C2F3F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FD33FE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EC06246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845667" w14:paraId="13258D37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99CDF4C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lastRenderedPageBreak/>
              <w:t xml:space="preserve">1010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2F1104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Dr. Steven Jerome Glass</w:t>
            </w:r>
          </w:p>
          <w:p w14:paraId="42ACBF50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343960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8A0580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Juliet Brown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Dr. David Gary Krefetz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Maria F. Pinho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Joanne Stein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01A915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CRI Worldwide, LLC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Suite 202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1113 Hospital Drive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Willingboro, NJ 08046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72C0838F" w14:textId="77777777" w:rsidR="00731FB6" w:rsidRPr="00904056" w:rsidRDefault="00731FB6" w:rsidP="00532E2D">
            <w:pPr>
              <w:rPr>
                <w:sz w:val="22"/>
              </w:rPr>
            </w:pPr>
          </w:p>
          <w:p w14:paraId="5E840BBE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Lourdes Medical Center of Burlington County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218 A Sunset Roa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Willingboro, NJ 08046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0AC36F8A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9AA9BF" w14:textId="7578DC91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Schulman Associates Institutional Review Board, Incorporate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4290 Glendale</w:t>
            </w:r>
            <w:r w:rsidR="002767AF">
              <w:rPr>
                <w:sz w:val="22"/>
              </w:rPr>
              <w:br/>
            </w:r>
            <w:r w:rsidRPr="00904056">
              <w:rPr>
                <w:sz w:val="22"/>
              </w:rPr>
              <w:t>Milford Roa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Cincinnati, OH 45242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766EC918" w14:textId="77777777" w:rsidR="00731FB6" w:rsidRPr="00904056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671D33C8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2A7353F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B2898F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53D3FD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1F89515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7C305A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57D1EB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845667" w14:paraId="01A6D8B3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5872F8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lastRenderedPageBreak/>
              <w:t xml:space="preserve">1011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3F82D6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Dr. Mark Anthony Novitsky</w:t>
            </w:r>
          </w:p>
          <w:p w14:paraId="218B376B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D9B805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7581D7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Melissa Cassidy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Dr. Daniel Mark Gruener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Ms. Shirley A. Kramer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Dr. David Gary Krefetz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02EFD8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CRI Worldwide, LLC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Kirkbride Division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111 North 49th Street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Philadelphia, PA 19139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1DB80A09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865C992" w14:textId="38B28E9A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Schulman Associates Institutional Review Boar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4290 Glendale</w:t>
            </w:r>
            <w:r w:rsidR="002767AF">
              <w:rPr>
                <w:sz w:val="22"/>
              </w:rPr>
              <w:br/>
            </w:r>
            <w:r w:rsidRPr="00904056">
              <w:rPr>
                <w:sz w:val="22"/>
              </w:rPr>
              <w:t>Milford Roa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Cincinnati, OH 45242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33F2B8C3" w14:textId="77777777" w:rsidR="00731FB6" w:rsidRPr="00904056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5C09B888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D405EB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F3FFBB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3A69BF3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9B98C39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454379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3A277E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904056" w14:paraId="22797D79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F9163D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lastRenderedPageBreak/>
              <w:t xml:space="preserve">1012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D72463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Dr. Kashinath Gangadhara Yadalam</w:t>
            </w:r>
          </w:p>
          <w:p w14:paraId="619BB81D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F31BAF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79D8AC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Allyson D. Bennett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Lenie T. Doucet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Dr. Charles Arnold Murphy III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Therese A. Novak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Colleen Smith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Dr. Charles Boyd Woodard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7A1EFD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Lake Charles Clinical Trials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Suite 1695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One Lakeshore Drive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Lake Charles, LA 70629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2303CE51" w14:textId="77777777" w:rsidR="00731FB6" w:rsidRPr="00904056" w:rsidRDefault="00731FB6" w:rsidP="00532E2D">
            <w:pPr>
              <w:rPr>
                <w:sz w:val="22"/>
              </w:rPr>
            </w:pPr>
          </w:p>
          <w:p w14:paraId="640EBD62" w14:textId="77777777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Lake Charles Memorial Hospital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1701 Oak Park Boulevar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Lake Charles, LA 70601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24844F24" w14:textId="77777777" w:rsidR="00731FB6" w:rsidRPr="00904056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DCD932" w14:textId="35158163" w:rsidR="00731FB6" w:rsidRPr="00904056" w:rsidRDefault="00731FB6" w:rsidP="00532E2D">
            <w:pPr>
              <w:rPr>
                <w:sz w:val="22"/>
              </w:rPr>
            </w:pPr>
            <w:r w:rsidRPr="00904056">
              <w:rPr>
                <w:sz w:val="22"/>
              </w:rPr>
              <w:t>Schulman Associates Institutional Review Board, Incorporate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4290 Glendale</w:t>
            </w:r>
            <w:r w:rsidR="002767AF">
              <w:rPr>
                <w:sz w:val="22"/>
              </w:rPr>
              <w:br/>
            </w:r>
            <w:r w:rsidRPr="00904056">
              <w:rPr>
                <w:sz w:val="22"/>
              </w:rPr>
              <w:t>Milford Road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Cincinnati, OH 45242</w:t>
            </w:r>
            <w:r w:rsidR="00904056">
              <w:rPr>
                <w:sz w:val="22"/>
              </w:rPr>
              <w:br/>
            </w:r>
            <w:r w:rsidRPr="00904056">
              <w:rPr>
                <w:sz w:val="22"/>
              </w:rPr>
              <w:t>UNITED STATES</w:t>
            </w:r>
          </w:p>
          <w:p w14:paraId="6D8500B8" w14:textId="77777777" w:rsidR="00731FB6" w:rsidRPr="00904056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4C89D6F4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CF4148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083516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E93CDF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D11379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DE4E858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B23437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845667" w14:paraId="24E08088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083896" w14:textId="77777777" w:rsidR="00731FB6" w:rsidRPr="00313AAB" w:rsidRDefault="00731FB6" w:rsidP="00532E2D">
            <w:pPr>
              <w:rPr>
                <w:sz w:val="22"/>
              </w:rPr>
            </w:pPr>
            <w:r w:rsidRPr="00313AAB">
              <w:rPr>
                <w:sz w:val="22"/>
              </w:rPr>
              <w:lastRenderedPageBreak/>
              <w:t xml:space="preserve">1013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96FCC8D" w14:textId="77777777" w:rsidR="00731FB6" w:rsidRPr="00313AAB" w:rsidRDefault="00731FB6" w:rsidP="00532E2D">
            <w:pPr>
              <w:rPr>
                <w:sz w:val="22"/>
              </w:rPr>
            </w:pPr>
            <w:r w:rsidRPr="00313AAB">
              <w:rPr>
                <w:sz w:val="22"/>
              </w:rPr>
              <w:t>Dr. Marina Bussel</w:t>
            </w:r>
          </w:p>
          <w:p w14:paraId="310712F1" w14:textId="77777777" w:rsidR="00731FB6" w:rsidRPr="00313AAB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6E7998" w14:textId="77777777" w:rsidR="00731FB6" w:rsidRPr="00313AAB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3BB873" w14:textId="77777777" w:rsidR="00731FB6" w:rsidRDefault="00731FB6" w:rsidP="00532E2D">
            <w:pPr>
              <w:rPr>
                <w:sz w:val="22"/>
              </w:rPr>
            </w:pPr>
            <w:r w:rsidRPr="00313AAB">
              <w:rPr>
                <w:sz w:val="22"/>
              </w:rPr>
              <w:t>David Brull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Dr. Amir E. Ettekal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Dr. Lev G. Gertsik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Deana Guidry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Ryan R. Myers</w:t>
            </w:r>
          </w:p>
          <w:p w14:paraId="621FF3E9" w14:textId="77777777" w:rsidR="00731FB6" w:rsidRPr="00313AAB" w:rsidRDefault="00313AAB" w:rsidP="00532E2D">
            <w:pPr>
              <w:rPr>
                <w:sz w:val="22"/>
              </w:rPr>
            </w:pPr>
            <w:r>
              <w:rPr>
                <w:sz w:val="22"/>
              </w:rPr>
              <w:br/>
            </w:r>
            <w:r w:rsidR="00731FB6" w:rsidRPr="00313AAB">
              <w:rPr>
                <w:sz w:val="22"/>
              </w:rPr>
              <w:t>Ijang A. Ngando</w:t>
            </w:r>
            <w:r>
              <w:rPr>
                <w:sz w:val="22"/>
              </w:rPr>
              <w:br/>
            </w:r>
            <w:r w:rsidR="00731FB6" w:rsidRPr="00313AAB">
              <w:rPr>
                <w:sz w:val="22"/>
              </w:rPr>
              <w:t>Dr. Rekha Raja</w:t>
            </w:r>
            <w:r>
              <w:rPr>
                <w:sz w:val="22"/>
              </w:rPr>
              <w:br/>
            </w:r>
            <w:r w:rsidR="00731FB6" w:rsidRPr="00313AAB">
              <w:rPr>
                <w:sz w:val="22"/>
              </w:rPr>
              <w:t>Marcelino Serrano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EDD0D34" w14:textId="77777777" w:rsidR="00731FB6" w:rsidRPr="00313AAB" w:rsidRDefault="00731FB6" w:rsidP="00532E2D">
            <w:pPr>
              <w:rPr>
                <w:sz w:val="22"/>
              </w:rPr>
            </w:pPr>
            <w:r w:rsidRPr="00313AAB">
              <w:rPr>
                <w:sz w:val="22"/>
              </w:rPr>
              <w:t>California Clinical Trials Medical Group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15625 Lakewood Boulevard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Paramount, CA 90723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UNITED STATES</w:t>
            </w:r>
          </w:p>
          <w:p w14:paraId="015082C0" w14:textId="77777777" w:rsidR="00731FB6" w:rsidRPr="00313AAB" w:rsidRDefault="00731FB6" w:rsidP="00532E2D">
            <w:pPr>
              <w:rPr>
                <w:sz w:val="22"/>
              </w:rPr>
            </w:pPr>
          </w:p>
          <w:p w14:paraId="08B4A0CC" w14:textId="77777777" w:rsidR="00731FB6" w:rsidRPr="00313AAB" w:rsidRDefault="00731FB6" w:rsidP="00532E2D">
            <w:pPr>
              <w:rPr>
                <w:sz w:val="22"/>
              </w:rPr>
            </w:pPr>
            <w:r w:rsidRPr="00313AAB">
              <w:rPr>
                <w:sz w:val="22"/>
              </w:rPr>
              <w:t>LaPaz Geropsychiatric Center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8835 Vans Street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Paramount, CA 90723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UNITED STATES</w:t>
            </w:r>
          </w:p>
          <w:p w14:paraId="1489698F" w14:textId="77777777" w:rsidR="00731FB6" w:rsidRPr="00313AAB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A361CF" w14:textId="15118BD5" w:rsidR="00731FB6" w:rsidRPr="00313AAB" w:rsidRDefault="00731FB6" w:rsidP="00532E2D">
            <w:pPr>
              <w:rPr>
                <w:sz w:val="22"/>
              </w:rPr>
            </w:pPr>
            <w:r w:rsidRPr="00313AAB">
              <w:rPr>
                <w:sz w:val="22"/>
              </w:rPr>
              <w:t>Schulman Associates Institutional Review Board, Incorporated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4290 Glendale</w:t>
            </w:r>
            <w:r w:rsidR="002767AF">
              <w:rPr>
                <w:sz w:val="22"/>
              </w:rPr>
              <w:br/>
            </w:r>
            <w:r w:rsidRPr="00313AAB">
              <w:rPr>
                <w:sz w:val="22"/>
              </w:rPr>
              <w:t>Milford Road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Cincinnati, OH 45242</w:t>
            </w:r>
            <w:r w:rsidR="00313AAB">
              <w:rPr>
                <w:sz w:val="22"/>
              </w:rPr>
              <w:br/>
            </w:r>
            <w:r w:rsidRPr="00313AAB">
              <w:rPr>
                <w:sz w:val="22"/>
              </w:rPr>
              <w:t>UNITED STATES</w:t>
            </w:r>
          </w:p>
          <w:p w14:paraId="74EC35FF" w14:textId="77777777" w:rsidR="00731FB6" w:rsidRPr="00313AAB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2E6ADC3C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AFB5D9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6E03ADF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3F4C36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5B8D3C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945F391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9DC111" w14:textId="77777777" w:rsidR="001828B7" w:rsidRDefault="001828B7" w:rsidP="00532E2D">
            <w:pPr>
              <w:rPr>
                <w:sz w:val="18"/>
              </w:rPr>
            </w:pPr>
          </w:p>
          <w:p w14:paraId="7E047646" w14:textId="77777777" w:rsidR="001828B7" w:rsidRPr="001828B7" w:rsidRDefault="001828B7" w:rsidP="001828B7">
            <w:pPr>
              <w:rPr>
                <w:sz w:val="18"/>
              </w:rPr>
            </w:pPr>
          </w:p>
          <w:p w14:paraId="0C3A581D" w14:textId="77777777" w:rsidR="001828B7" w:rsidRPr="001828B7" w:rsidRDefault="001828B7" w:rsidP="001828B7">
            <w:pPr>
              <w:rPr>
                <w:sz w:val="18"/>
              </w:rPr>
            </w:pPr>
          </w:p>
          <w:p w14:paraId="35530D9A" w14:textId="77777777" w:rsidR="001828B7" w:rsidRPr="00D17C0D" w:rsidRDefault="001828B7" w:rsidP="00D17C0D">
            <w:pPr>
              <w:rPr>
                <w:sz w:val="18"/>
              </w:rPr>
            </w:pPr>
          </w:p>
          <w:p w14:paraId="4E3DA835" w14:textId="77777777" w:rsidR="00731FB6" w:rsidRPr="001828B7" w:rsidRDefault="001828B7" w:rsidP="00F4554F">
            <w:pPr>
              <w:tabs>
                <w:tab w:val="left" w:pos="1902"/>
              </w:tabs>
              <w:rPr>
                <w:sz w:val="18"/>
              </w:rPr>
            </w:pPr>
            <w:r>
              <w:rPr>
                <w:sz w:val="18"/>
              </w:rPr>
              <w:tab/>
            </w:r>
          </w:p>
        </w:tc>
      </w:tr>
      <w:tr w:rsidR="00731FB6" w:rsidRPr="00845667" w14:paraId="22C65E15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48FC19D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lastRenderedPageBreak/>
              <w:t>1015 *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A037961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Dr. Morteza Marandi</w:t>
            </w:r>
          </w:p>
          <w:p w14:paraId="625453CE" w14:textId="77777777" w:rsidR="00731FB6" w:rsidRPr="00666F7C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1FF04F" w14:textId="77777777" w:rsidR="00731FB6" w:rsidRPr="00666F7C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C52E4CF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Dr. George Karamigios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20B86E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Comprehensive Neuroscience, Inc.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Suite A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11080 East Artesia Boulevard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Cerritos, CA 90703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UNITED STATES</w:t>
            </w:r>
          </w:p>
          <w:p w14:paraId="49504EFE" w14:textId="77777777" w:rsidR="00731FB6" w:rsidRPr="00666F7C" w:rsidRDefault="00731FB6" w:rsidP="00532E2D">
            <w:pPr>
              <w:rPr>
                <w:sz w:val="22"/>
              </w:rPr>
            </w:pPr>
          </w:p>
          <w:p w14:paraId="28F34A01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Comprehensive Neuroscience, Inc. / College Hospital Cerritos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10802 College Place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Cerritos, CA 90703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UNITED STATES</w:t>
            </w:r>
          </w:p>
          <w:p w14:paraId="186AD924" w14:textId="77777777" w:rsidR="00731FB6" w:rsidRPr="00666F7C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18E636" w14:textId="5D2E2E30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Schulman Associates Institutional Review Board, Incorporated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4290 Glendale</w:t>
            </w:r>
            <w:r w:rsidR="002767AF">
              <w:rPr>
                <w:sz w:val="22"/>
              </w:rPr>
              <w:br/>
            </w:r>
            <w:r w:rsidRPr="00666F7C">
              <w:rPr>
                <w:sz w:val="22"/>
              </w:rPr>
              <w:t>Milford Road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Cincinnati, OH 45242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UNITED STATES</w:t>
            </w:r>
          </w:p>
          <w:p w14:paraId="14447EEF" w14:textId="77777777" w:rsidR="00731FB6" w:rsidRPr="00666F7C" w:rsidRDefault="00731FB6" w:rsidP="00532E2D">
            <w:pPr>
              <w:rPr>
                <w:sz w:val="22"/>
              </w:rPr>
            </w:pPr>
          </w:p>
        </w:tc>
      </w:tr>
      <w:tr w:rsidR="002767AF" w:rsidRPr="00845667" w14:paraId="48CC5C6C" w14:textId="77777777" w:rsidTr="002767AF">
        <w:trPr>
          <w:cantSplit/>
        </w:trPr>
        <w:tc>
          <w:tcPr>
            <w:tcW w:w="12960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F6028C" w14:textId="54D157C5" w:rsidR="002767AF" w:rsidRPr="00845667" w:rsidRDefault="002767AF" w:rsidP="00532E2D">
            <w:pPr>
              <w:rPr>
                <w:sz w:val="18"/>
              </w:rPr>
            </w:pPr>
            <w:r w:rsidRPr="0093766C">
              <w:t>*did not randomize pateints</w:t>
            </w:r>
          </w:p>
        </w:tc>
      </w:tr>
      <w:tr w:rsidR="00731FB6" w:rsidRPr="00845667" w14:paraId="44610BBE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302717A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lastRenderedPageBreak/>
              <w:t xml:space="preserve">1016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C831C7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Dr. Rajinder Singh Shiwach</w:t>
            </w:r>
          </w:p>
          <w:p w14:paraId="6E2AA50A" w14:textId="77777777" w:rsidR="00731FB6" w:rsidRPr="00666F7C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50A534F" w14:textId="77777777" w:rsidR="00731FB6" w:rsidRPr="00666F7C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2B0672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Catina Adams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Ms. Dianna Robinson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Chad Sawyer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Robin Williams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5A309ED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InSite Clinical Research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Suite 205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941 York Drive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DeSoto, TX 75115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UNITED STATES</w:t>
            </w:r>
          </w:p>
          <w:p w14:paraId="2AC079A7" w14:textId="77777777" w:rsidR="00731FB6" w:rsidRPr="00666F7C" w:rsidRDefault="00731FB6" w:rsidP="00532E2D">
            <w:pPr>
              <w:rPr>
                <w:sz w:val="22"/>
              </w:rPr>
            </w:pPr>
          </w:p>
          <w:p w14:paraId="3507CA1E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InSite Clinical Research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1008 York Drive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DeSoto, TX 75115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UNITED STATES</w:t>
            </w:r>
          </w:p>
          <w:p w14:paraId="06E1C18F" w14:textId="77777777" w:rsidR="00731FB6" w:rsidRPr="00666F7C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CB4A91" w14:textId="4FAED009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Schulman Associates Institutional Review Board, Incorporated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4290 Glendale</w:t>
            </w:r>
            <w:r w:rsidR="002767AF">
              <w:rPr>
                <w:sz w:val="22"/>
              </w:rPr>
              <w:br/>
            </w:r>
            <w:r w:rsidRPr="00666F7C">
              <w:rPr>
                <w:sz w:val="22"/>
              </w:rPr>
              <w:t>Milford Road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Cincinnati, OH 45242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UNITED STATES</w:t>
            </w:r>
          </w:p>
          <w:p w14:paraId="1AF85852" w14:textId="77777777" w:rsidR="00731FB6" w:rsidRPr="00666F7C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5DF2ECEA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A0C5C93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7486A77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02922C3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2749E9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4B5CE4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376A38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845667" w14:paraId="709EDDC9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77AF8A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lastRenderedPageBreak/>
              <w:t xml:space="preserve">1018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961580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Dr. Matthew Neil Brams</w:t>
            </w:r>
          </w:p>
          <w:p w14:paraId="1DC3BD92" w14:textId="77777777" w:rsidR="00731FB6" w:rsidRPr="00666F7C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4C5D5B" w14:textId="77777777" w:rsidR="00731FB6" w:rsidRPr="00666F7C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1A66BAA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Dr. Alice Raymay Mao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87D191E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Bayou City Research, Ltd.</w:t>
            </w:r>
          </w:p>
          <w:p w14:paraId="2239953A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Suite 310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550 Westcott Street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Houston, TX 77007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UNITED STATES</w:t>
            </w:r>
          </w:p>
          <w:p w14:paraId="161EA4A5" w14:textId="77777777" w:rsidR="00731FB6" w:rsidRPr="00666F7C" w:rsidRDefault="00731FB6" w:rsidP="00532E2D">
            <w:pPr>
              <w:rPr>
                <w:sz w:val="22"/>
              </w:rPr>
            </w:pPr>
          </w:p>
          <w:p w14:paraId="309F07DD" w14:textId="77777777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Behavioral Hospital - Bellaire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6550 Mapleridge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Houston, TX 77081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UNITED STATES</w:t>
            </w:r>
          </w:p>
          <w:p w14:paraId="5FFD6C6B" w14:textId="77777777" w:rsidR="00731FB6" w:rsidRPr="00666F7C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353B7C" w14:textId="006FD8FE" w:rsidR="00731FB6" w:rsidRPr="00666F7C" w:rsidRDefault="00731FB6" w:rsidP="00532E2D">
            <w:pPr>
              <w:rPr>
                <w:sz w:val="22"/>
              </w:rPr>
            </w:pPr>
            <w:r w:rsidRPr="00666F7C">
              <w:rPr>
                <w:sz w:val="22"/>
              </w:rPr>
              <w:t>Schulman Associates Institutional Review Board, Incorporated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4290 Glendale</w:t>
            </w:r>
            <w:r w:rsidR="005B438D">
              <w:rPr>
                <w:sz w:val="22"/>
              </w:rPr>
              <w:br/>
            </w:r>
            <w:r w:rsidRPr="00666F7C">
              <w:rPr>
                <w:sz w:val="22"/>
              </w:rPr>
              <w:t>Milford Road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Cincinnati, OH 45242</w:t>
            </w:r>
            <w:r w:rsidR="00666F7C">
              <w:rPr>
                <w:sz w:val="22"/>
              </w:rPr>
              <w:br/>
            </w:r>
            <w:r w:rsidRPr="00666F7C">
              <w:rPr>
                <w:sz w:val="22"/>
              </w:rPr>
              <w:t>UNITED STATES</w:t>
            </w:r>
          </w:p>
          <w:p w14:paraId="4D37CC21" w14:textId="77777777" w:rsidR="00731FB6" w:rsidRPr="00666F7C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292E2466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AF5305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10A8FA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2F6791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DA5237B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34EFE9F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88B0AE8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44129C" w14:paraId="3AAA6048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3726C8" w14:textId="77777777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lastRenderedPageBreak/>
              <w:t xml:space="preserve">1019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D7BCAB" w14:textId="77777777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t>Dr. Jose Tomas Zaglul</w:t>
            </w:r>
          </w:p>
          <w:p w14:paraId="4F6DC92E" w14:textId="77777777" w:rsidR="00731FB6" w:rsidRPr="0044129C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CBDA7A" w14:textId="77777777" w:rsidR="00731FB6" w:rsidRPr="0044129C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896252" w14:textId="77777777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t>Jennifer Carol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Dr. Andrew Jon Cutler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Ranjay Halder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8DC21F" w14:textId="77777777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t>Florida Clinical Research Center, LLC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at Manatee Glens Hospital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2020 26th Avenue East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Bradenton, FL 34208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UNITED STATES</w:t>
            </w:r>
          </w:p>
          <w:p w14:paraId="0A5D1367" w14:textId="77777777" w:rsidR="00731FB6" w:rsidRPr="0044129C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FBE1EBA" w14:textId="5DE43514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t>Schulman Associates Institutional Review Board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4290 Glendale</w:t>
            </w:r>
            <w:r w:rsidR="005B438D">
              <w:rPr>
                <w:sz w:val="22"/>
              </w:rPr>
              <w:br/>
            </w:r>
            <w:r w:rsidRPr="0044129C">
              <w:rPr>
                <w:sz w:val="22"/>
              </w:rPr>
              <w:t>Milford Road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Cincinnati, OH 45242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UNITED STATES</w:t>
            </w:r>
          </w:p>
          <w:p w14:paraId="2BAD83EA" w14:textId="77777777" w:rsidR="00731FB6" w:rsidRPr="0044129C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63CFC53D" w14:textId="77777777" w:rsidTr="002767AF">
        <w:trPr>
          <w:cantSplit/>
        </w:trPr>
        <w:tc>
          <w:tcPr>
            <w:tcW w:w="1229" w:type="dxa"/>
            <w:tcBorders>
              <w:bottom w:val="single" w:sz="4" w:space="0" w:color="auto"/>
            </w:tcBorders>
            <w:shd w:val="clear" w:color="auto" w:fill="auto"/>
          </w:tcPr>
          <w:p w14:paraId="353C6D71" w14:textId="77777777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t xml:space="preserve">1020 </w:t>
            </w:r>
          </w:p>
        </w:tc>
        <w:tc>
          <w:tcPr>
            <w:tcW w:w="2060" w:type="dxa"/>
            <w:tcBorders>
              <w:bottom w:val="single" w:sz="4" w:space="0" w:color="auto"/>
            </w:tcBorders>
            <w:shd w:val="clear" w:color="auto" w:fill="auto"/>
          </w:tcPr>
          <w:p w14:paraId="6A3F663C" w14:textId="77777777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t>Dr. Jeffrey Andrew Borenstein</w:t>
            </w:r>
          </w:p>
          <w:p w14:paraId="1D41F200" w14:textId="77777777" w:rsidR="00731FB6" w:rsidRPr="0044129C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bottom w:val="single" w:sz="4" w:space="0" w:color="auto"/>
            </w:tcBorders>
            <w:shd w:val="clear" w:color="auto" w:fill="auto"/>
          </w:tcPr>
          <w:p w14:paraId="05EDBA8D" w14:textId="77777777" w:rsidR="00731FB6" w:rsidRPr="0044129C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bottom w:val="single" w:sz="4" w:space="0" w:color="auto"/>
            </w:tcBorders>
            <w:shd w:val="clear" w:color="auto" w:fill="auto"/>
          </w:tcPr>
          <w:p w14:paraId="0C1A70D1" w14:textId="77777777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t>Dr. Eduardo C. Bondoc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Nancy Cano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Denise M. Coachman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Andrew D. Diakiwiski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Dr. Aggy Jolly Vallanat</w:t>
            </w:r>
          </w:p>
        </w:tc>
        <w:tc>
          <w:tcPr>
            <w:tcW w:w="2617" w:type="dxa"/>
            <w:tcBorders>
              <w:bottom w:val="single" w:sz="4" w:space="0" w:color="auto"/>
            </w:tcBorders>
            <w:shd w:val="clear" w:color="auto" w:fill="auto"/>
          </w:tcPr>
          <w:p w14:paraId="6D66C13D" w14:textId="77777777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t>Comprehensive Neuroscience, Inc.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87-37 Palermo Street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Holliswood, NY 11423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UNITED STATES</w:t>
            </w:r>
          </w:p>
          <w:p w14:paraId="1A102DA9" w14:textId="77777777" w:rsidR="00731FB6" w:rsidRPr="0044129C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bottom w:val="single" w:sz="4" w:space="0" w:color="auto"/>
            </w:tcBorders>
            <w:shd w:val="clear" w:color="auto" w:fill="auto"/>
          </w:tcPr>
          <w:p w14:paraId="79B46077" w14:textId="16D531F0" w:rsidR="00731FB6" w:rsidRPr="0044129C" w:rsidRDefault="00731FB6" w:rsidP="00532E2D">
            <w:pPr>
              <w:rPr>
                <w:sz w:val="22"/>
              </w:rPr>
            </w:pPr>
            <w:r w:rsidRPr="0044129C">
              <w:rPr>
                <w:sz w:val="22"/>
              </w:rPr>
              <w:t>Schulman Associates Institutional Review Board, Incorporated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4290 Glendale</w:t>
            </w:r>
            <w:r w:rsidR="005B438D">
              <w:rPr>
                <w:sz w:val="22"/>
              </w:rPr>
              <w:br/>
            </w:r>
            <w:r w:rsidRPr="0044129C">
              <w:rPr>
                <w:sz w:val="22"/>
              </w:rPr>
              <w:t>Milford Road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Cincinnati, OH 45242</w:t>
            </w:r>
            <w:r w:rsidR="0044129C">
              <w:rPr>
                <w:sz w:val="22"/>
              </w:rPr>
              <w:br/>
            </w:r>
            <w:r w:rsidRPr="0044129C">
              <w:rPr>
                <w:sz w:val="22"/>
              </w:rPr>
              <w:t>UNITED STATES</w:t>
            </w:r>
          </w:p>
          <w:p w14:paraId="17E5BEA7" w14:textId="77777777" w:rsidR="00731FB6" w:rsidRPr="0044129C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15F04A37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CE9452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41CDB7D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1D321D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184500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F1BC8E6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F6E65D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845667" w14:paraId="7D7CDF5C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E5BDDF2" w14:textId="77777777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lastRenderedPageBreak/>
              <w:t>1022 *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5E6F11" w14:textId="77777777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t>Dr. Jose M. Canive</w:t>
            </w:r>
          </w:p>
          <w:p w14:paraId="72D7DD6D" w14:textId="77777777" w:rsidR="00731FB6" w:rsidRPr="00140A26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56A145" w14:textId="77777777" w:rsidR="00731FB6" w:rsidRPr="00140A26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C75CBE1" w14:textId="77777777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t>Mr. Lawrence Calais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Gloria M. Fuldauer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Michael W. Lackey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Cristina M. Martinez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Ella C. Nye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Gregory B. Toney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Dr. Gerardo Villarreal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E1B3B3A" w14:textId="77777777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t>New Mexico Veteran¿s Affairs Health Care System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1501 San Pedro, Southeast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Albuquerque, NM 87108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UNITED STATES</w:t>
            </w:r>
          </w:p>
          <w:p w14:paraId="45BBD44C" w14:textId="77777777" w:rsidR="00731FB6" w:rsidRPr="00140A26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1CC323D" w14:textId="77777777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t>University of New Mexico Health Sciences Center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Human Research Review Committee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MSC 08 4560 BMSB B71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1 University of New Mexico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Albuquerque, NM 87131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UNITED STATES</w:t>
            </w:r>
          </w:p>
          <w:p w14:paraId="21B024B4" w14:textId="77777777" w:rsidR="00731FB6" w:rsidRPr="00140A26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60B08730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91C1AF" w14:textId="77777777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t xml:space="preserve">1023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C03AC2" w14:textId="77777777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t>Dr. Gregory Stephen Kaczenski</w:t>
            </w:r>
          </w:p>
          <w:p w14:paraId="5D9AD255" w14:textId="77777777" w:rsidR="00731FB6" w:rsidRPr="00140A26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783E704" w14:textId="77777777" w:rsidR="00731FB6" w:rsidRPr="00140A26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4239A7" w14:textId="77777777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t>Christine R. Ashby</w:t>
            </w:r>
            <w:r w:rsidR="00FD7DB1">
              <w:rPr>
                <w:sz w:val="22"/>
              </w:rPr>
              <w:br/>
            </w:r>
            <w:r w:rsidRPr="00140A26">
              <w:rPr>
                <w:sz w:val="22"/>
              </w:rPr>
              <w:t>Betty Davis</w:t>
            </w:r>
            <w:r w:rsidR="00FD7DB1">
              <w:rPr>
                <w:sz w:val="22"/>
              </w:rPr>
              <w:br/>
            </w:r>
            <w:r w:rsidRPr="00140A26">
              <w:rPr>
                <w:sz w:val="22"/>
              </w:rPr>
              <w:t>Lauren Evans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Dr. Andrew J. Powell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9AA9429" w14:textId="77777777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t>K &amp; S Professional Research Services, LLC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801 Scott Street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Little Rock, AR 72201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UNITED STATES</w:t>
            </w:r>
          </w:p>
          <w:p w14:paraId="4002B03A" w14:textId="77777777" w:rsidR="00731FB6" w:rsidRPr="00140A26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22F77EA" w14:textId="0BE971D3" w:rsidR="00731FB6" w:rsidRPr="00140A26" w:rsidRDefault="00731FB6" w:rsidP="00532E2D">
            <w:pPr>
              <w:rPr>
                <w:sz w:val="22"/>
              </w:rPr>
            </w:pPr>
            <w:r w:rsidRPr="00140A26">
              <w:rPr>
                <w:sz w:val="22"/>
              </w:rPr>
              <w:t>Schulman Associates Institutional Review Board, Incorporated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4290 Glendale</w:t>
            </w:r>
            <w:r w:rsidR="005B438D">
              <w:rPr>
                <w:sz w:val="22"/>
              </w:rPr>
              <w:br/>
            </w:r>
            <w:r w:rsidRPr="00140A26">
              <w:rPr>
                <w:sz w:val="22"/>
              </w:rPr>
              <w:t>Milford Road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Cincinnati, OH 45242</w:t>
            </w:r>
            <w:r w:rsidR="00140A26">
              <w:rPr>
                <w:sz w:val="22"/>
              </w:rPr>
              <w:br/>
            </w:r>
            <w:r w:rsidRPr="00140A26">
              <w:rPr>
                <w:sz w:val="22"/>
              </w:rPr>
              <w:t>UNITED STATES</w:t>
            </w:r>
          </w:p>
          <w:p w14:paraId="3218137E" w14:textId="77777777" w:rsidR="00731FB6" w:rsidRPr="00140A26" w:rsidRDefault="00731FB6" w:rsidP="00532E2D">
            <w:pPr>
              <w:rPr>
                <w:sz w:val="22"/>
              </w:rPr>
            </w:pPr>
          </w:p>
        </w:tc>
      </w:tr>
      <w:tr w:rsidR="005B438D" w:rsidRPr="00845667" w14:paraId="7453ABCC" w14:textId="77777777" w:rsidTr="0073382A">
        <w:trPr>
          <w:cantSplit/>
        </w:trPr>
        <w:tc>
          <w:tcPr>
            <w:tcW w:w="12960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4651140" w14:textId="7234E92D" w:rsidR="005B438D" w:rsidRPr="00845667" w:rsidRDefault="005B438D" w:rsidP="00532E2D">
            <w:pPr>
              <w:rPr>
                <w:sz w:val="18"/>
              </w:rPr>
            </w:pPr>
            <w:r w:rsidRPr="0093766C">
              <w:t>*did not randomize pateints</w:t>
            </w:r>
          </w:p>
        </w:tc>
      </w:tr>
      <w:tr w:rsidR="00731FB6" w:rsidRPr="003F51AB" w14:paraId="4793AF5C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8F2B25C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lastRenderedPageBreak/>
              <w:t xml:space="preserve">1024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1B15A00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Donald Joaquin Garcia Jr</w:t>
            </w:r>
          </w:p>
          <w:p w14:paraId="2BD67F07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D3FEE4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E65862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Juan Carlos Gonzalez</w:t>
            </w:r>
            <w:r w:rsidR="00C8519B">
              <w:rPr>
                <w:sz w:val="22"/>
              </w:rPr>
              <w:br/>
            </w:r>
            <w:r w:rsidRPr="003F51AB">
              <w:rPr>
                <w:sz w:val="22"/>
              </w:rPr>
              <w:t>Mr. Michael T. Huebner</w:t>
            </w:r>
            <w:r w:rsidR="00C8519B">
              <w:rPr>
                <w:sz w:val="22"/>
              </w:rPr>
              <w:br/>
            </w:r>
            <w:r w:rsidRPr="003F51AB">
              <w:rPr>
                <w:sz w:val="22"/>
              </w:rPr>
              <w:t>Stephanie Patek</w:t>
            </w:r>
            <w:r w:rsidR="00C8519B">
              <w:rPr>
                <w:sz w:val="22"/>
              </w:rPr>
              <w:br/>
            </w:r>
            <w:r w:rsidRPr="003F51AB">
              <w:rPr>
                <w:sz w:val="22"/>
              </w:rPr>
              <w:t>Lloyd T. Willis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0D95C20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FutureSearch Trials</w:t>
            </w:r>
            <w:r w:rsidR="00C8519B">
              <w:rPr>
                <w:sz w:val="22"/>
              </w:rPr>
              <w:br/>
            </w:r>
            <w:r w:rsidRPr="003F51AB">
              <w:rPr>
                <w:sz w:val="22"/>
              </w:rPr>
              <w:t>Suite 300</w:t>
            </w:r>
            <w:r w:rsidR="00C8519B">
              <w:rPr>
                <w:sz w:val="22"/>
              </w:rPr>
              <w:br/>
            </w:r>
            <w:r w:rsidRPr="003F51AB">
              <w:rPr>
                <w:sz w:val="22"/>
              </w:rPr>
              <w:t>5508 Parkcrest Drive</w:t>
            </w:r>
            <w:r w:rsidR="00C8519B">
              <w:rPr>
                <w:sz w:val="22"/>
              </w:rPr>
              <w:br/>
            </w:r>
            <w:r w:rsidRPr="003F51AB">
              <w:rPr>
                <w:sz w:val="22"/>
              </w:rPr>
              <w:t>Austin, TX 78731</w:t>
            </w:r>
            <w:r w:rsidR="00C8519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5DB01E20" w14:textId="77777777" w:rsidR="00731FB6" w:rsidRPr="003F51AB" w:rsidRDefault="00731FB6" w:rsidP="00532E2D">
            <w:pPr>
              <w:rPr>
                <w:sz w:val="22"/>
              </w:rPr>
            </w:pPr>
          </w:p>
          <w:p w14:paraId="48809E0C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TexasNeuroRehab Center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1106 West Dittmar Roa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Austin, TX 78745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093C05D5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B87D31" w14:textId="15C05085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Schulman Associates Institutional Review Board, Incorporated</w:t>
            </w:r>
            <w:r w:rsidR="00C8519B">
              <w:rPr>
                <w:sz w:val="22"/>
              </w:rPr>
              <w:br/>
            </w:r>
            <w:r w:rsidRPr="003F51AB">
              <w:rPr>
                <w:sz w:val="22"/>
              </w:rPr>
              <w:t>4290 Glendale</w:t>
            </w:r>
            <w:r w:rsidR="005B438D">
              <w:rPr>
                <w:sz w:val="22"/>
              </w:rPr>
              <w:br/>
            </w:r>
            <w:r w:rsidRPr="003F51AB">
              <w:rPr>
                <w:sz w:val="22"/>
              </w:rPr>
              <w:t>Milford Road</w:t>
            </w:r>
            <w:r w:rsidR="00C8519B">
              <w:rPr>
                <w:sz w:val="22"/>
              </w:rPr>
              <w:br/>
            </w:r>
            <w:r w:rsidRPr="003F51AB">
              <w:rPr>
                <w:sz w:val="22"/>
              </w:rPr>
              <w:t>Cincinnati, OH 45242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66A79F35" w14:textId="77777777" w:rsidR="00731FB6" w:rsidRPr="003F51AB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435D70FE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7BB46F9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69E7D2C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34DC18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EC801F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AFC2BC2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7278D1C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845667" w14:paraId="2C7DF37A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2C4A9FF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lastRenderedPageBreak/>
              <w:t xml:space="preserve">1025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DBA80C9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Daniel F. Chueh</w:t>
            </w:r>
          </w:p>
          <w:p w14:paraId="76EBA79C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98A10F8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B9D954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Lynda M. Bjornson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Georgeta L. Drancea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Vera M. Grindell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Tony Ortiz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Clifton S. Schermerhorn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4D34030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Leisure Court Center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1135 North Leisure Court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Anaheim, CA 92801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37522EA8" w14:textId="77777777" w:rsidR="00731FB6" w:rsidRPr="003F51AB" w:rsidRDefault="00731FB6" w:rsidP="00532E2D">
            <w:pPr>
              <w:rPr>
                <w:sz w:val="22"/>
              </w:rPr>
            </w:pPr>
          </w:p>
          <w:p w14:paraId="66D4A5DE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Neuropsychiatric Research Center of Orange County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Suite 406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1440 East First Street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Santa Ana, CA 92701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06EC1064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93D7E88" w14:textId="0DDDBFE2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Schulman Associates Institutional Review Board, Incorporate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4290 Glendale</w:t>
            </w:r>
            <w:r w:rsidR="005B438D">
              <w:rPr>
                <w:sz w:val="22"/>
              </w:rPr>
              <w:br/>
            </w:r>
            <w:r w:rsidRPr="003F51AB">
              <w:rPr>
                <w:sz w:val="22"/>
              </w:rPr>
              <w:t>Milford Roa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Cincinnati, OH 45242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372BF5B5" w14:textId="77777777" w:rsidR="00731FB6" w:rsidRPr="003F51AB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370B26EB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6F2572C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A073A9B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601D76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C56E07B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BEE9364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A9952D3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845667" w14:paraId="5034CDBA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1E0DD0A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lastRenderedPageBreak/>
              <w:t>1028 *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A8C900A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Steven Garth Potkin</w:t>
            </w:r>
          </w:p>
          <w:p w14:paraId="2D7EAD72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FD0B1C6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440DE15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Charles Nguyen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Dana D. Nguyen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Adrian Preda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Christopher R. Reist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Joseph R. Simpson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794ADDC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Long Beach VA Healthcare System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5901 East 7th Street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Long Beach, CA 90822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5DDEAFC8" w14:textId="77777777" w:rsidR="00731FB6" w:rsidRPr="003F51AB" w:rsidRDefault="00731FB6" w:rsidP="00532E2D">
            <w:pPr>
              <w:rPr>
                <w:sz w:val="22"/>
              </w:rPr>
            </w:pPr>
          </w:p>
          <w:p w14:paraId="430A63D9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University of California Irvine Medical Center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101 The City Drive, Building 3, Room 313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Orange, CA 92868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00A54DA8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0A0E6FE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Long Beach VA Medical Center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Institutional Review Boar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MC 09/151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5901 East Seventh Street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Long Beach, CA 90822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17CA8AA0" w14:textId="77777777" w:rsidR="00731FB6" w:rsidRPr="003F51AB" w:rsidRDefault="00731FB6" w:rsidP="00532E2D">
            <w:pPr>
              <w:rPr>
                <w:sz w:val="22"/>
              </w:rPr>
            </w:pPr>
          </w:p>
        </w:tc>
      </w:tr>
      <w:tr w:rsidR="005B438D" w:rsidRPr="00845667" w14:paraId="601A282A" w14:textId="77777777" w:rsidTr="0073382A">
        <w:trPr>
          <w:cantSplit/>
        </w:trPr>
        <w:tc>
          <w:tcPr>
            <w:tcW w:w="12960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EA1450" w14:textId="7FF9F338" w:rsidR="005B438D" w:rsidRPr="00845667" w:rsidRDefault="005B438D" w:rsidP="00532E2D">
            <w:pPr>
              <w:rPr>
                <w:sz w:val="18"/>
              </w:rPr>
            </w:pPr>
            <w:r w:rsidRPr="0093766C">
              <w:t>*did not randomize pateints</w:t>
            </w:r>
          </w:p>
        </w:tc>
      </w:tr>
      <w:tr w:rsidR="00731FB6" w:rsidRPr="00845667" w14:paraId="38692CF7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683AAB2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lastRenderedPageBreak/>
              <w:t>1029 *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4386DE4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Gregory W. Mattingly</w:t>
            </w:r>
          </w:p>
          <w:p w14:paraId="63DCAE00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40C1E9A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FFEC34C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Richard H. Anderson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John P. Canale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Howard Jay Ilivicky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973424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St. Charles Psychiatric Associates / Midwest Research Group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Suite 390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330 First Capitol Drive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St. Charles, MO 63301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22B83AE5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0B839BD" w14:textId="0F16F21C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Schulman Associates Institutional Review Board, Incorporate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4290 Glendale</w:t>
            </w:r>
            <w:r w:rsidR="005B438D">
              <w:rPr>
                <w:sz w:val="22"/>
              </w:rPr>
              <w:br/>
            </w:r>
            <w:r w:rsidRPr="003F51AB">
              <w:rPr>
                <w:sz w:val="22"/>
              </w:rPr>
              <w:t>Milford Roa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Cincinnati, OH 45242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068BB346" w14:textId="77777777" w:rsidR="00731FB6" w:rsidRPr="003F51AB" w:rsidRDefault="00731FB6" w:rsidP="00532E2D">
            <w:pPr>
              <w:rPr>
                <w:sz w:val="22"/>
              </w:rPr>
            </w:pPr>
          </w:p>
        </w:tc>
      </w:tr>
      <w:tr w:rsidR="00231A6C" w:rsidRPr="00845667" w14:paraId="3671DBCB" w14:textId="77777777" w:rsidTr="0073382A">
        <w:trPr>
          <w:cantSplit/>
        </w:trPr>
        <w:tc>
          <w:tcPr>
            <w:tcW w:w="12960" w:type="dxa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789ED3" w14:textId="7A3C5E5C" w:rsidR="00231A6C" w:rsidRPr="003F51AB" w:rsidRDefault="00231A6C" w:rsidP="00532E2D">
            <w:pPr>
              <w:rPr>
                <w:sz w:val="22"/>
              </w:rPr>
            </w:pPr>
            <w:r w:rsidRPr="0093766C">
              <w:t>*did not randomize pateints</w:t>
            </w:r>
          </w:p>
        </w:tc>
      </w:tr>
      <w:tr w:rsidR="00731FB6" w:rsidRPr="00845667" w14:paraId="119FFE4D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5EEE3D6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lastRenderedPageBreak/>
              <w:t>1031 *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8A755FF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James A. Knutson</w:t>
            </w:r>
          </w:p>
          <w:p w14:paraId="369AD587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FE773A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930EE71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Maria M. Golescu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Shauna L. Knutson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Jeffrey L. Mikesell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Lyn E. Mikesell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Howard John Quint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Erin K. Rooks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5386759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Eastside Therapeutic Resource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830 6th Street South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Kirkland, WA 98033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  <w:r w:rsidR="003F51AB">
              <w:rPr>
                <w:sz w:val="22"/>
              </w:rPr>
              <w:br/>
            </w:r>
          </w:p>
          <w:p w14:paraId="3FE1BCBD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Fairfax Hospital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10200 Northeast 132nd Street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Kirkland, WA 98034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  <w:r w:rsidR="003F51AB">
              <w:rPr>
                <w:sz w:val="22"/>
              </w:rPr>
              <w:br/>
            </w: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127EB8" w14:textId="7E52C7B4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Schulman Associates Institutional Review Board, Incorporate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4290 Glendale</w:t>
            </w:r>
            <w:r w:rsidR="00231A6C">
              <w:rPr>
                <w:sz w:val="22"/>
              </w:rPr>
              <w:br/>
            </w:r>
            <w:r w:rsidRPr="003F51AB">
              <w:rPr>
                <w:sz w:val="22"/>
              </w:rPr>
              <w:t>Milford Roa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Cincinnati, OH 45242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2A942D70" w14:textId="77777777" w:rsidR="00731FB6" w:rsidRPr="003F51AB" w:rsidRDefault="00731FB6" w:rsidP="00532E2D">
            <w:pPr>
              <w:rPr>
                <w:sz w:val="22"/>
              </w:rPr>
            </w:pPr>
          </w:p>
        </w:tc>
      </w:tr>
      <w:tr w:rsidR="00231A6C" w:rsidRPr="00845667" w14:paraId="667276A2" w14:textId="77777777" w:rsidTr="0073382A">
        <w:trPr>
          <w:cantSplit/>
        </w:trPr>
        <w:tc>
          <w:tcPr>
            <w:tcW w:w="7468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3C31991" w14:textId="1112A2FC" w:rsidR="00231A6C" w:rsidRPr="00CD420D" w:rsidRDefault="00231A6C" w:rsidP="00532E2D">
            <w:pPr>
              <w:rPr>
                <w:szCs w:val="24"/>
              </w:rPr>
            </w:pPr>
            <w:r w:rsidRPr="00CD420D">
              <w:rPr>
                <w:szCs w:val="24"/>
              </w:rPr>
              <w:t>*did not randomize pateints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EB8A086" w14:textId="77777777" w:rsidR="00231A6C" w:rsidRPr="00845667" w:rsidRDefault="00231A6C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F30E24" w14:textId="77777777" w:rsidR="00231A6C" w:rsidRPr="00845667" w:rsidRDefault="00231A6C" w:rsidP="00532E2D">
            <w:pPr>
              <w:rPr>
                <w:sz w:val="18"/>
              </w:rPr>
            </w:pPr>
          </w:p>
        </w:tc>
      </w:tr>
      <w:tr w:rsidR="00731FB6" w:rsidRPr="00845667" w14:paraId="57DE31C4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03E12EC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lastRenderedPageBreak/>
              <w:t xml:space="preserve">1033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68BB0D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Michael Gregory Plopper</w:t>
            </w:r>
          </w:p>
          <w:p w14:paraId="64DCE153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BD13E2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8B079B3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Mark Charles Dobrina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Thomas Anthony Hessling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Christopher L. LoCascio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Fadi Joseph Nicolas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39B580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Sharp Mesa Vista Hospital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7850 Vista Hill Avenue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San Diego, CA 92123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11F4B171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347E988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Sharp HealthCare, Institutional Review Boar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8695 Spectrum Center Boulevar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San Diego, CA 92123-1489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28D6EA10" w14:textId="77777777" w:rsidR="00731FB6" w:rsidRPr="003F51AB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65434EF7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22810C3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 xml:space="preserve">1034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17B32C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r. David Warren Brown</w:t>
            </w:r>
          </w:p>
          <w:p w14:paraId="664190E0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C5FD5CF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39A70BF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Diana Brewer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Joshua M. Langohr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Hilary Lipson-Parra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Joseph R. Mitchell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Reynaldo Rocha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Dr. John N. Spencer Jr.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6E3FD51" w14:textId="77777777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Community Clinical Research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8334 Cross Park Drive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Austin, TX 78754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0379F388" w14:textId="77777777" w:rsidR="00731FB6" w:rsidRPr="003F51AB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7880597B" w14:textId="48C432AF" w:rsidR="00731FB6" w:rsidRPr="003F51AB" w:rsidRDefault="00731FB6" w:rsidP="00532E2D">
            <w:pPr>
              <w:rPr>
                <w:sz w:val="22"/>
              </w:rPr>
            </w:pPr>
            <w:r w:rsidRPr="003F51AB">
              <w:rPr>
                <w:sz w:val="22"/>
              </w:rPr>
              <w:t>Schulman Associates Institutional Review Board, Incorporate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4290 Glendale</w:t>
            </w:r>
            <w:r w:rsidR="00231A6C">
              <w:rPr>
                <w:sz w:val="22"/>
              </w:rPr>
              <w:br/>
            </w:r>
            <w:r w:rsidRPr="003F51AB">
              <w:rPr>
                <w:sz w:val="22"/>
              </w:rPr>
              <w:t>Milford Road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Cincinnati, OH 45242</w:t>
            </w:r>
            <w:r w:rsidR="003F51AB">
              <w:rPr>
                <w:sz w:val="22"/>
              </w:rPr>
              <w:br/>
            </w:r>
            <w:r w:rsidRPr="003F51AB">
              <w:rPr>
                <w:sz w:val="22"/>
              </w:rPr>
              <w:t>UNITED STATES</w:t>
            </w:r>
          </w:p>
          <w:p w14:paraId="6EF5C2E9" w14:textId="77777777" w:rsidR="00731FB6" w:rsidRPr="003F51AB" w:rsidRDefault="00731FB6" w:rsidP="00532E2D">
            <w:pPr>
              <w:rPr>
                <w:sz w:val="22"/>
              </w:rPr>
            </w:pPr>
          </w:p>
        </w:tc>
      </w:tr>
      <w:tr w:rsidR="00731FB6" w:rsidRPr="00845667" w14:paraId="7F49ECD0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2395057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CC080D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D5DAA85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D639B51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4A3497" w14:textId="77777777" w:rsidR="00731FB6" w:rsidRPr="00845667" w:rsidRDefault="00731FB6" w:rsidP="00532E2D">
            <w:pPr>
              <w:rPr>
                <w:sz w:val="18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6D0473F" w14:textId="77777777" w:rsidR="00731FB6" w:rsidRPr="00845667" w:rsidRDefault="00731FB6" w:rsidP="00532E2D">
            <w:pPr>
              <w:rPr>
                <w:sz w:val="18"/>
              </w:rPr>
            </w:pPr>
          </w:p>
        </w:tc>
      </w:tr>
      <w:tr w:rsidR="00731FB6" w:rsidRPr="001828B7" w14:paraId="2591ECC6" w14:textId="77777777" w:rsidTr="002767AF">
        <w:trPr>
          <w:cantSplit/>
        </w:trPr>
        <w:tc>
          <w:tcPr>
            <w:tcW w:w="12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20ED8DA" w14:textId="77777777" w:rsidR="00731FB6" w:rsidRPr="001828B7" w:rsidRDefault="00731FB6" w:rsidP="00532E2D">
            <w:pPr>
              <w:rPr>
                <w:sz w:val="22"/>
              </w:rPr>
            </w:pPr>
            <w:r w:rsidRPr="001828B7">
              <w:rPr>
                <w:sz w:val="22"/>
              </w:rPr>
              <w:lastRenderedPageBreak/>
              <w:t xml:space="preserve">1037 </w:t>
            </w:r>
          </w:p>
        </w:tc>
        <w:tc>
          <w:tcPr>
            <w:tcW w:w="2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EA2159D" w14:textId="77777777" w:rsidR="00731FB6" w:rsidRPr="001828B7" w:rsidRDefault="00731FB6" w:rsidP="00532E2D">
            <w:pPr>
              <w:rPr>
                <w:sz w:val="22"/>
              </w:rPr>
            </w:pPr>
            <w:r w:rsidRPr="001828B7">
              <w:rPr>
                <w:sz w:val="22"/>
              </w:rPr>
              <w:t>Dr. Robert Enoch Litman</w:t>
            </w:r>
          </w:p>
          <w:p w14:paraId="4B23E986" w14:textId="77777777" w:rsidR="00731FB6" w:rsidRPr="001828B7" w:rsidRDefault="00731FB6" w:rsidP="00532E2D">
            <w:pPr>
              <w:rPr>
                <w:sz w:val="22"/>
              </w:rPr>
            </w:pPr>
          </w:p>
        </w:tc>
        <w:tc>
          <w:tcPr>
            <w:tcW w:w="20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BC28A14" w14:textId="77777777" w:rsidR="00731FB6" w:rsidRPr="001828B7" w:rsidRDefault="00731FB6" w:rsidP="00532E2D">
            <w:pPr>
              <w:rPr>
                <w:sz w:val="22"/>
              </w:rPr>
            </w:pPr>
          </w:p>
        </w:tc>
        <w:tc>
          <w:tcPr>
            <w:tcW w:w="20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37F749" w14:textId="77777777" w:rsidR="00731FB6" w:rsidRPr="001828B7" w:rsidRDefault="00731FB6" w:rsidP="00532E2D">
            <w:pPr>
              <w:rPr>
                <w:sz w:val="22"/>
              </w:rPr>
            </w:pPr>
            <w:r w:rsidRPr="001828B7">
              <w:rPr>
                <w:sz w:val="22"/>
              </w:rPr>
              <w:t>Petranda Alevrofas</w:t>
            </w:r>
            <w:r w:rsidRPr="001828B7">
              <w:rPr>
                <w:sz w:val="22"/>
              </w:rPr>
              <w:br/>
              <w:t>Dr. Deepan Chatterjee</w:t>
            </w:r>
            <w:r w:rsidRPr="001828B7">
              <w:rPr>
                <w:sz w:val="22"/>
              </w:rPr>
              <w:br/>
              <w:t>Brima Cherif</w:t>
            </w:r>
            <w:r w:rsidRPr="001828B7">
              <w:rPr>
                <w:sz w:val="22"/>
              </w:rPr>
              <w:br/>
              <w:t>Dr. Monica D. Franklin</w:t>
            </w:r>
            <w:r w:rsidRPr="001828B7">
              <w:rPr>
                <w:sz w:val="22"/>
              </w:rPr>
              <w:br/>
              <w:t>Khaled Abdelghany Khalafallah</w:t>
            </w:r>
            <w:r w:rsidRPr="001828B7">
              <w:rPr>
                <w:sz w:val="22"/>
              </w:rPr>
              <w:br/>
              <w:t>J. David Kofalt</w:t>
            </w:r>
            <w:r w:rsidRPr="001828B7">
              <w:rPr>
                <w:sz w:val="22"/>
              </w:rPr>
              <w:br/>
              <w:t>Megan Y. Maiorca</w:t>
            </w:r>
            <w:r w:rsidRPr="001828B7">
              <w:rPr>
                <w:sz w:val="22"/>
              </w:rPr>
              <w:br/>
              <w:t>Heather McKenna</w:t>
            </w:r>
            <w:r w:rsidRPr="001828B7">
              <w:rPr>
                <w:sz w:val="22"/>
              </w:rPr>
              <w:br/>
              <w:t>Shobha Latha Solomon</w:t>
            </w:r>
            <w:r w:rsidRPr="001828B7">
              <w:rPr>
                <w:sz w:val="22"/>
              </w:rPr>
              <w:br/>
              <w:t>Deborah Vickerie</w:t>
            </w:r>
          </w:p>
        </w:tc>
        <w:tc>
          <w:tcPr>
            <w:tcW w:w="26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4B167313" w14:textId="77777777" w:rsidR="00731FB6" w:rsidRPr="001828B7" w:rsidRDefault="00731FB6" w:rsidP="00532E2D">
            <w:pPr>
              <w:rPr>
                <w:sz w:val="22"/>
              </w:rPr>
            </w:pPr>
            <w:r w:rsidRPr="001828B7">
              <w:rPr>
                <w:sz w:val="22"/>
              </w:rPr>
              <w:t>CBH Health, LLC</w:t>
            </w:r>
            <w:r w:rsidRPr="001828B7">
              <w:rPr>
                <w:sz w:val="22"/>
              </w:rPr>
              <w:br/>
              <w:t>Suite 170</w:t>
            </w:r>
            <w:r w:rsidRPr="001828B7">
              <w:rPr>
                <w:sz w:val="22"/>
              </w:rPr>
              <w:br/>
              <w:t>9605 Medical Center Drive</w:t>
            </w:r>
            <w:r w:rsidRPr="001828B7">
              <w:rPr>
                <w:sz w:val="22"/>
              </w:rPr>
              <w:br/>
              <w:t>Rockville, MD 20850</w:t>
            </w:r>
            <w:r w:rsidRPr="001828B7">
              <w:rPr>
                <w:sz w:val="22"/>
              </w:rPr>
              <w:br/>
              <w:t>UNITED STATES</w:t>
            </w:r>
          </w:p>
          <w:p w14:paraId="37498BA6" w14:textId="77777777" w:rsidR="00731FB6" w:rsidRPr="001828B7" w:rsidRDefault="00731FB6" w:rsidP="00532E2D">
            <w:pPr>
              <w:rPr>
                <w:sz w:val="22"/>
              </w:rPr>
            </w:pPr>
          </w:p>
        </w:tc>
        <w:tc>
          <w:tcPr>
            <w:tcW w:w="28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7F40CA" w14:textId="29D94BCD" w:rsidR="00731FB6" w:rsidRPr="001828B7" w:rsidRDefault="00731FB6" w:rsidP="00532E2D">
            <w:pPr>
              <w:rPr>
                <w:sz w:val="22"/>
              </w:rPr>
            </w:pPr>
            <w:r w:rsidRPr="001828B7">
              <w:rPr>
                <w:sz w:val="22"/>
              </w:rPr>
              <w:t>Schulman Associates Institutional Review Board</w:t>
            </w:r>
            <w:r w:rsidRPr="001828B7">
              <w:rPr>
                <w:sz w:val="22"/>
              </w:rPr>
              <w:br/>
              <w:t>4290 Glendale</w:t>
            </w:r>
            <w:r w:rsidR="00231A6C">
              <w:rPr>
                <w:sz w:val="22"/>
              </w:rPr>
              <w:br/>
              <w:t>M</w:t>
            </w:r>
            <w:r w:rsidRPr="001828B7">
              <w:rPr>
                <w:sz w:val="22"/>
              </w:rPr>
              <w:t>ilford Road</w:t>
            </w:r>
            <w:r w:rsidRPr="001828B7">
              <w:rPr>
                <w:sz w:val="22"/>
              </w:rPr>
              <w:br/>
              <w:t>Cincinnati, OH 45242</w:t>
            </w:r>
            <w:r w:rsidRPr="001828B7">
              <w:rPr>
                <w:sz w:val="22"/>
              </w:rPr>
              <w:br/>
              <w:t>UNITED STATES</w:t>
            </w:r>
          </w:p>
          <w:p w14:paraId="7BE544EB" w14:textId="77777777" w:rsidR="00731FB6" w:rsidRPr="001828B7" w:rsidRDefault="00731FB6" w:rsidP="00532E2D">
            <w:pPr>
              <w:rPr>
                <w:sz w:val="22"/>
              </w:rPr>
            </w:pPr>
          </w:p>
        </w:tc>
      </w:tr>
    </w:tbl>
    <w:p w14:paraId="6A353614" w14:textId="77777777" w:rsidR="0005649A" w:rsidRDefault="0005649A"/>
    <w:p w14:paraId="51E95DA9" w14:textId="77777777" w:rsidR="00A638D2" w:rsidRDefault="00A638D2" w:rsidP="00B62B54">
      <w:pPr>
        <w:spacing w:after="0" w:line="240" w:lineRule="auto"/>
        <w:rPr>
          <w:b/>
        </w:rPr>
      </w:pPr>
    </w:p>
    <w:p w14:paraId="223FAE0B" w14:textId="77777777" w:rsidR="00A638D2" w:rsidRDefault="00A638D2" w:rsidP="00B62B54">
      <w:pPr>
        <w:spacing w:after="0" w:line="240" w:lineRule="auto"/>
        <w:rPr>
          <w:b/>
        </w:rPr>
      </w:pPr>
    </w:p>
    <w:p w14:paraId="19C049EB" w14:textId="77777777" w:rsidR="00A638D2" w:rsidRPr="00A638D2" w:rsidRDefault="00A638D2" w:rsidP="00A638D2">
      <w:pPr>
        <w:pStyle w:val="EndNoteBibliography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A638D2">
        <w:t xml:space="preserve">1. Yohn SE, Conn PJ. Positive allosteric modulation of M1 and M4 muscarinic receptors as potential therapeutic treatments for schizophrenia. </w:t>
      </w:r>
      <w:r w:rsidRPr="00A638D2">
        <w:rPr>
          <w:i/>
        </w:rPr>
        <w:t xml:space="preserve">Neuropharmacology. </w:t>
      </w:r>
      <w:r w:rsidRPr="00A638D2">
        <w:t>2018;136:438-448.</w:t>
      </w:r>
    </w:p>
    <w:p w14:paraId="1668886A" w14:textId="6C1FC472" w:rsidR="004D4C48" w:rsidRPr="00C85582" w:rsidRDefault="00A638D2" w:rsidP="00B62B54">
      <w:pPr>
        <w:spacing w:after="0" w:line="240" w:lineRule="auto"/>
        <w:rPr>
          <w:b/>
        </w:rPr>
      </w:pPr>
      <w:r>
        <w:rPr>
          <w:b/>
        </w:rPr>
        <w:fldChar w:fldCharType="end"/>
      </w:r>
    </w:p>
    <w:sectPr w:rsidR="004D4C48" w:rsidRPr="00C85582" w:rsidSect="00333AD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5B0C6B5" w16cid:durableId="207EE347"/>
  <w16cid:commentId w16cid:paraId="63D2D1B3" w16cid:durableId="2088EEF2"/>
  <w16cid:commentId w16cid:paraId="1E95F2C9" w16cid:durableId="2088F884"/>
  <w16cid:commentId w16cid:paraId="6394D579" w16cid:durableId="207EE348"/>
  <w16cid:commentId w16cid:paraId="1DB2B80E" w16cid:durableId="20892A70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F29E967" w14:textId="77777777" w:rsidR="005114AC" w:rsidRDefault="005114AC" w:rsidP="00C24D27">
      <w:pPr>
        <w:spacing w:after="0" w:line="240" w:lineRule="auto"/>
      </w:pPr>
      <w:r>
        <w:separator/>
      </w:r>
    </w:p>
  </w:endnote>
  <w:endnote w:type="continuationSeparator" w:id="0">
    <w:p w14:paraId="52F5BBA1" w14:textId="77777777" w:rsidR="005114AC" w:rsidRDefault="005114AC" w:rsidP="00C24D27">
      <w:pPr>
        <w:spacing w:after="0" w:line="240" w:lineRule="auto"/>
      </w:pPr>
      <w:r>
        <w:continuationSeparator/>
      </w:r>
    </w:p>
  </w:endnote>
  <w:endnote w:type="continuationNotice" w:id="1">
    <w:p w14:paraId="06BA37AB" w14:textId="77777777" w:rsidR="005114AC" w:rsidRDefault="005114A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66879744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5DE9761" w14:textId="6E33945A" w:rsidR="005114AC" w:rsidRDefault="005114A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638D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7623AA1" w14:textId="77777777" w:rsidR="005114AC" w:rsidRDefault="005114A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DEEFF10" w14:textId="77777777" w:rsidR="005114AC" w:rsidRDefault="005114A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642623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962B647" w14:textId="3BB175A7" w:rsidR="005114AC" w:rsidRDefault="005114A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638D2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1AF78F45" w14:textId="77777777" w:rsidR="005114AC" w:rsidRPr="000F022D" w:rsidRDefault="005114AC" w:rsidP="009539CD">
    <w:pPr>
      <w:pStyle w:val="Footer"/>
      <w:rPr>
        <w:sz w:val="20"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3ADBC12" w14:textId="77777777" w:rsidR="005114AC" w:rsidRDefault="005114A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2C70548" w14:textId="77777777" w:rsidR="005114AC" w:rsidRDefault="005114AC" w:rsidP="00C24D27">
      <w:pPr>
        <w:spacing w:after="0" w:line="240" w:lineRule="auto"/>
      </w:pPr>
      <w:r>
        <w:separator/>
      </w:r>
    </w:p>
  </w:footnote>
  <w:footnote w:type="continuationSeparator" w:id="0">
    <w:p w14:paraId="7B935BF4" w14:textId="77777777" w:rsidR="005114AC" w:rsidRDefault="005114AC" w:rsidP="00C24D27">
      <w:pPr>
        <w:spacing w:after="0" w:line="240" w:lineRule="auto"/>
      </w:pPr>
      <w:r>
        <w:continuationSeparator/>
      </w:r>
    </w:p>
  </w:footnote>
  <w:footnote w:type="continuationNotice" w:id="1">
    <w:p w14:paraId="0D5BD40D" w14:textId="77777777" w:rsidR="005114AC" w:rsidRDefault="005114AC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B9C295A" w14:textId="480E296E" w:rsidR="005114AC" w:rsidRPr="00C9094D" w:rsidRDefault="005114AC" w:rsidP="002379AB">
    <w:pPr>
      <w:spacing w:after="0" w:line="240" w:lineRule="auto"/>
      <w:rPr>
        <w:color w:val="0070C0"/>
      </w:rPr>
    </w:pPr>
    <w:r w:rsidRPr="00C9094D">
      <w:rPr>
        <w:color w:val="0070C0"/>
      </w:rPr>
      <w:t>Compound: PF-02545920, Prot</w:t>
    </w:r>
    <w:r>
      <w:rPr>
        <w:color w:val="0070C0"/>
      </w:rPr>
      <w:t>o</w:t>
    </w:r>
    <w:r w:rsidRPr="00C9094D">
      <w:rPr>
        <w:color w:val="0070C0"/>
      </w:rPr>
      <w:t>col</w:t>
    </w:r>
    <w:r w:rsidRPr="00C9094D">
      <w:rPr>
        <w:b/>
        <w:color w:val="0070C0"/>
      </w:rPr>
      <w:t xml:space="preserve"> </w:t>
    </w:r>
    <w:r w:rsidRPr="00C9094D">
      <w:rPr>
        <w:color w:val="0070C0"/>
      </w:rPr>
      <w:t>A8241012</w:t>
    </w:r>
    <w:r>
      <w:rPr>
        <w:color w:val="0070C0"/>
      </w:rPr>
      <w:t xml:space="preserve">, Walling et al </w:t>
    </w:r>
    <w:r>
      <w:rPr>
        <w:color w:val="0070C0"/>
      </w:rPr>
      <w:tab/>
    </w:r>
    <w:r>
      <w:rPr>
        <w:color w:val="0070C0"/>
      </w:rPr>
      <w:tab/>
    </w:r>
  </w:p>
  <w:p w14:paraId="50EB1E50" w14:textId="77777777" w:rsidR="005114AC" w:rsidRPr="00D834B8" w:rsidRDefault="005114AC" w:rsidP="002379AB">
    <w:pPr>
      <w:tabs>
        <w:tab w:val="left" w:pos="3450"/>
      </w:tabs>
      <w:spacing w:after="0" w:line="240" w:lineRule="auto"/>
      <w:rPr>
        <w:color w:val="0070C0"/>
      </w:rPr>
    </w:pPr>
    <w:r>
      <w:rPr>
        <w:color w:val="0070C0"/>
      </w:rP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11079B" w14:textId="77777777" w:rsidR="005114AC" w:rsidRDefault="005114A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A1C5635" w14:textId="663D3339" w:rsidR="005114AC" w:rsidRDefault="00A638D2" w:rsidP="009539CD">
    <w:pPr>
      <w:pStyle w:val="Header"/>
      <w:rPr>
        <w:b/>
      </w:rPr>
    </w:pPr>
    <w:r>
      <w:rPr>
        <w:b/>
        <w:noProof/>
      </w:rPr>
      <w:pict w14:anchorId="5B2F5B54">
        <v:line id="_x0000_s2050" style="position:absolute;z-index:251659264" from="0,14pt" to="644pt,14pt"/>
      </w:pict>
    </w:r>
    <w:r w:rsidR="005114AC" w:rsidRPr="005114AC">
      <w:rPr>
        <w:color w:val="0070C0"/>
      </w:rPr>
      <w:t xml:space="preserve"> </w:t>
    </w:r>
    <w:r w:rsidR="005114AC" w:rsidRPr="00C9094D">
      <w:rPr>
        <w:color w:val="0070C0"/>
      </w:rPr>
      <w:t>Compound: PF-02545920, Prot</w:t>
    </w:r>
    <w:r w:rsidR="005114AC">
      <w:rPr>
        <w:color w:val="0070C0"/>
      </w:rPr>
      <w:t>o</w:t>
    </w:r>
    <w:r w:rsidR="005114AC" w:rsidRPr="00C9094D">
      <w:rPr>
        <w:color w:val="0070C0"/>
      </w:rPr>
      <w:t>col</w:t>
    </w:r>
    <w:r w:rsidR="005114AC" w:rsidRPr="00C9094D">
      <w:rPr>
        <w:b/>
        <w:color w:val="0070C0"/>
      </w:rPr>
      <w:t xml:space="preserve"> </w:t>
    </w:r>
    <w:r w:rsidR="005114AC" w:rsidRPr="00C9094D">
      <w:rPr>
        <w:color w:val="0070C0"/>
      </w:rPr>
      <w:t>A8241012</w:t>
    </w:r>
    <w:r w:rsidR="005114AC">
      <w:rPr>
        <w:color w:val="0070C0"/>
      </w:rPr>
      <w:t>, Walling et al</w:t>
    </w:r>
    <w:r w:rsidR="005114AC">
      <w:rPr>
        <w:b/>
      </w:rPr>
      <w:tab/>
    </w:r>
    <w:r w:rsidR="005114AC">
      <w:rPr>
        <w:b/>
      </w:rPr>
      <w:tab/>
    </w:r>
    <w:r w:rsidR="005114AC">
      <w:rPr>
        <w:b/>
      </w:rPr>
      <w:tab/>
    </w:r>
    <w:r w:rsidR="005114AC">
      <w:rPr>
        <w:b/>
      </w:rPr>
      <w:tab/>
    </w:r>
    <w:r w:rsidR="005114AC">
      <w:rPr>
        <w:b/>
      </w:rPr>
      <w:tab/>
    </w:r>
    <w:r w:rsidR="005114AC">
      <w:rPr>
        <w:b/>
      </w:rPr>
      <w:tab/>
    </w:r>
  </w:p>
  <w:p w14:paraId="7C23D790" w14:textId="77777777" w:rsidR="005114AC" w:rsidRPr="000F022D" w:rsidRDefault="005114AC" w:rsidP="009539CD">
    <w:pPr>
      <w:pStyle w:val="Header"/>
      <w:rPr>
        <w:b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A0191D" w14:textId="77777777" w:rsidR="005114AC" w:rsidRDefault="005114A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A121D6"/>
    <w:multiLevelType w:val="hybridMultilevel"/>
    <w:tmpl w:val="50BA736A"/>
    <w:lvl w:ilvl="0" w:tplc="294CC724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D944F5"/>
    <w:multiLevelType w:val="hybridMultilevel"/>
    <w:tmpl w:val="6CE882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D6772A"/>
    <w:multiLevelType w:val="hybridMultilevel"/>
    <w:tmpl w:val="195AEA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7B6EDF"/>
    <w:multiLevelType w:val="hybridMultilevel"/>
    <w:tmpl w:val="6D6C37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0A3CA1"/>
    <w:multiLevelType w:val="hybridMultilevel"/>
    <w:tmpl w:val="67629F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89A0520"/>
    <w:multiLevelType w:val="hybridMultilevel"/>
    <w:tmpl w:val="B60A40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0E0BA2"/>
    <w:multiLevelType w:val="multilevel"/>
    <w:tmpl w:val="033C95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DDA7AB5"/>
    <w:multiLevelType w:val="hybridMultilevel"/>
    <w:tmpl w:val="7DBE5F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1B1551"/>
    <w:multiLevelType w:val="multilevel"/>
    <w:tmpl w:val="0A78ED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27EC3D1D"/>
    <w:multiLevelType w:val="multilevel"/>
    <w:tmpl w:val="61FEC3E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27F64DBA"/>
    <w:multiLevelType w:val="hybridMultilevel"/>
    <w:tmpl w:val="7CEE3564"/>
    <w:lvl w:ilvl="0" w:tplc="48A65BC8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3C6269"/>
    <w:multiLevelType w:val="hybridMultilevel"/>
    <w:tmpl w:val="33D8487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2DFA1DF8"/>
    <w:multiLevelType w:val="hybridMultilevel"/>
    <w:tmpl w:val="DC24DF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2151FA9"/>
    <w:multiLevelType w:val="multilevel"/>
    <w:tmpl w:val="0A78ED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32C328DC"/>
    <w:multiLevelType w:val="hybridMultilevel"/>
    <w:tmpl w:val="8EC22128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35EF59F4"/>
    <w:multiLevelType w:val="hybridMultilevel"/>
    <w:tmpl w:val="41FA90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EF177C2"/>
    <w:multiLevelType w:val="hybridMultilevel"/>
    <w:tmpl w:val="E6107804"/>
    <w:lvl w:ilvl="0" w:tplc="7AA0F2FA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CD5445"/>
    <w:multiLevelType w:val="hybridMultilevel"/>
    <w:tmpl w:val="45D46D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3E0289D"/>
    <w:multiLevelType w:val="hybridMultilevel"/>
    <w:tmpl w:val="B14C5D0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A073ACD"/>
    <w:multiLevelType w:val="hybridMultilevel"/>
    <w:tmpl w:val="3F667A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C2332D2"/>
    <w:multiLevelType w:val="hybridMultilevel"/>
    <w:tmpl w:val="D722B4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CC72425"/>
    <w:multiLevelType w:val="hybridMultilevel"/>
    <w:tmpl w:val="6AC20DF8"/>
    <w:lvl w:ilvl="0" w:tplc="744ADAA4">
      <w:start w:val="16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F815F2D"/>
    <w:multiLevelType w:val="hybridMultilevel"/>
    <w:tmpl w:val="01C8ABB0"/>
    <w:lvl w:ilvl="0" w:tplc="0CFA383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BAE2076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AB60EC5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AA88D2B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C3910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9FC000AE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8608648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A344E9F2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9634C29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23" w15:restartNumberingAfterBreak="0">
    <w:nsid w:val="50161C48"/>
    <w:multiLevelType w:val="hybridMultilevel"/>
    <w:tmpl w:val="54B4DF1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5AA42176"/>
    <w:multiLevelType w:val="hybridMultilevel"/>
    <w:tmpl w:val="19A2AC80"/>
    <w:lvl w:ilvl="0" w:tplc="36A0E110">
      <w:start w:val="1"/>
      <w:numFmt w:val="decimal"/>
      <w:lvlText w:val="(%1)"/>
      <w:lvlJc w:val="left"/>
      <w:pPr>
        <w:ind w:left="720" w:hanging="360"/>
      </w:pPr>
      <w:rPr>
        <w:rFonts w:hint="default"/>
        <w:color w:val="FF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DC46413"/>
    <w:multiLevelType w:val="hybridMultilevel"/>
    <w:tmpl w:val="CDF0EB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1665790"/>
    <w:multiLevelType w:val="hybridMultilevel"/>
    <w:tmpl w:val="DFD2FA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60E6836"/>
    <w:multiLevelType w:val="hybridMultilevel"/>
    <w:tmpl w:val="7446284E"/>
    <w:lvl w:ilvl="0" w:tplc="694AC14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765584D"/>
    <w:multiLevelType w:val="hybridMultilevel"/>
    <w:tmpl w:val="9FAAD9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83B6CE4"/>
    <w:multiLevelType w:val="hybridMultilevel"/>
    <w:tmpl w:val="4E14D4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84C7C3C"/>
    <w:multiLevelType w:val="hybridMultilevel"/>
    <w:tmpl w:val="00A64F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8D62784"/>
    <w:multiLevelType w:val="hybridMultilevel"/>
    <w:tmpl w:val="358A5D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E8C422E"/>
    <w:multiLevelType w:val="hybridMultilevel"/>
    <w:tmpl w:val="3F667A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03F7D76"/>
    <w:multiLevelType w:val="hybridMultilevel"/>
    <w:tmpl w:val="B8FC2E9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 w15:restartNumberingAfterBreak="0">
    <w:nsid w:val="71406ECB"/>
    <w:multiLevelType w:val="hybridMultilevel"/>
    <w:tmpl w:val="4B76406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5" w15:restartNumberingAfterBreak="0">
    <w:nsid w:val="714C3874"/>
    <w:multiLevelType w:val="hybridMultilevel"/>
    <w:tmpl w:val="952A068A"/>
    <w:lvl w:ilvl="0" w:tplc="B8ECCAF4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color w:val="0070C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5F34E58"/>
    <w:multiLevelType w:val="hybridMultilevel"/>
    <w:tmpl w:val="A80670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8AD664F"/>
    <w:multiLevelType w:val="hybridMultilevel"/>
    <w:tmpl w:val="81BA5B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9C42DEF"/>
    <w:multiLevelType w:val="hybridMultilevel"/>
    <w:tmpl w:val="EBC6BA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18"/>
  </w:num>
  <w:num w:numId="3">
    <w:abstractNumId w:val="23"/>
  </w:num>
  <w:num w:numId="4">
    <w:abstractNumId w:val="29"/>
  </w:num>
  <w:num w:numId="5">
    <w:abstractNumId w:val="26"/>
  </w:num>
  <w:num w:numId="6">
    <w:abstractNumId w:val="25"/>
  </w:num>
  <w:num w:numId="7">
    <w:abstractNumId w:val="15"/>
  </w:num>
  <w:num w:numId="8">
    <w:abstractNumId w:val="20"/>
  </w:num>
  <w:num w:numId="9">
    <w:abstractNumId w:val="38"/>
  </w:num>
  <w:num w:numId="10">
    <w:abstractNumId w:val="11"/>
  </w:num>
  <w:num w:numId="11">
    <w:abstractNumId w:val="37"/>
  </w:num>
  <w:num w:numId="12">
    <w:abstractNumId w:val="36"/>
  </w:num>
  <w:num w:numId="13">
    <w:abstractNumId w:val="12"/>
  </w:num>
  <w:num w:numId="14">
    <w:abstractNumId w:val="30"/>
  </w:num>
  <w:num w:numId="15">
    <w:abstractNumId w:val="7"/>
  </w:num>
  <w:num w:numId="16">
    <w:abstractNumId w:val="3"/>
  </w:num>
  <w:num w:numId="17">
    <w:abstractNumId w:val="5"/>
  </w:num>
  <w:num w:numId="18">
    <w:abstractNumId w:val="28"/>
  </w:num>
  <w:num w:numId="19">
    <w:abstractNumId w:val="14"/>
  </w:num>
  <w:num w:numId="20">
    <w:abstractNumId w:val="1"/>
  </w:num>
  <w:num w:numId="21">
    <w:abstractNumId w:val="33"/>
  </w:num>
  <w:num w:numId="22">
    <w:abstractNumId w:val="31"/>
  </w:num>
  <w:num w:numId="23">
    <w:abstractNumId w:val="6"/>
  </w:num>
  <w:num w:numId="24">
    <w:abstractNumId w:val="27"/>
  </w:num>
  <w:num w:numId="25">
    <w:abstractNumId w:val="9"/>
  </w:num>
  <w:num w:numId="26">
    <w:abstractNumId w:val="22"/>
  </w:num>
  <w:num w:numId="27">
    <w:abstractNumId w:val="21"/>
  </w:num>
  <w:num w:numId="28">
    <w:abstractNumId w:val="34"/>
  </w:num>
  <w:num w:numId="29">
    <w:abstractNumId w:val="32"/>
  </w:num>
  <w:num w:numId="30">
    <w:abstractNumId w:val="19"/>
  </w:num>
  <w:num w:numId="31">
    <w:abstractNumId w:val="35"/>
  </w:num>
  <w:num w:numId="32">
    <w:abstractNumId w:val="2"/>
  </w:num>
  <w:num w:numId="33">
    <w:abstractNumId w:val="4"/>
  </w:num>
  <w:num w:numId="34">
    <w:abstractNumId w:val="24"/>
  </w:num>
  <w:num w:numId="35">
    <w:abstractNumId w:val="16"/>
  </w:num>
  <w:num w:numId="36">
    <w:abstractNumId w:val="0"/>
  </w:num>
  <w:num w:numId="37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3"/>
  </w:num>
  <w:num w:numId="3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hideSpellingErrors/>
  <w:hideGrammaticalErrors/>
  <w:defaultTabStop w:val="720"/>
  <w:characterSpacingControl w:val="doNotCompress"/>
  <w:hdrShapeDefaults>
    <o:shapedefaults v:ext="edit" spidmax="2051"/>
    <o:shapelayout v:ext="edit">
      <o:idmap v:ext="edit" data="2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 Psychopharmacol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rrpptx5w9pppd3es0t6x5a9w9xwrp20r5vdr&quot;&gt;My EndNote Library schizophrenia April 2019&lt;record-ids&gt;&lt;item&gt;63&lt;/item&gt;&lt;/record-ids&gt;&lt;/item&gt;&lt;/Libraries&gt;"/>
  </w:docVars>
  <w:rsids>
    <w:rsidRoot w:val="00870CB7"/>
    <w:rsid w:val="00002358"/>
    <w:rsid w:val="00004A14"/>
    <w:rsid w:val="00007711"/>
    <w:rsid w:val="00007EFE"/>
    <w:rsid w:val="00010300"/>
    <w:rsid w:val="00017597"/>
    <w:rsid w:val="00017951"/>
    <w:rsid w:val="000225E9"/>
    <w:rsid w:val="00023B09"/>
    <w:rsid w:val="000259D8"/>
    <w:rsid w:val="00026E29"/>
    <w:rsid w:val="000328C1"/>
    <w:rsid w:val="00035BE4"/>
    <w:rsid w:val="00037CFD"/>
    <w:rsid w:val="00041BD0"/>
    <w:rsid w:val="000422AC"/>
    <w:rsid w:val="00043364"/>
    <w:rsid w:val="00043C5C"/>
    <w:rsid w:val="00044F75"/>
    <w:rsid w:val="00045894"/>
    <w:rsid w:val="00045F04"/>
    <w:rsid w:val="000513FE"/>
    <w:rsid w:val="00052579"/>
    <w:rsid w:val="00052B27"/>
    <w:rsid w:val="00055834"/>
    <w:rsid w:val="0005649A"/>
    <w:rsid w:val="00056640"/>
    <w:rsid w:val="00056991"/>
    <w:rsid w:val="00060DE7"/>
    <w:rsid w:val="000626DD"/>
    <w:rsid w:val="00062F0C"/>
    <w:rsid w:val="0006739B"/>
    <w:rsid w:val="0007189E"/>
    <w:rsid w:val="000732A9"/>
    <w:rsid w:val="000734CE"/>
    <w:rsid w:val="00074EE5"/>
    <w:rsid w:val="00075108"/>
    <w:rsid w:val="00076461"/>
    <w:rsid w:val="0007693E"/>
    <w:rsid w:val="00076F30"/>
    <w:rsid w:val="000807BB"/>
    <w:rsid w:val="00082AF9"/>
    <w:rsid w:val="00083394"/>
    <w:rsid w:val="00084133"/>
    <w:rsid w:val="00086B0D"/>
    <w:rsid w:val="00092EAC"/>
    <w:rsid w:val="00092EB0"/>
    <w:rsid w:val="00093005"/>
    <w:rsid w:val="000936FD"/>
    <w:rsid w:val="000965F8"/>
    <w:rsid w:val="000A0890"/>
    <w:rsid w:val="000A1061"/>
    <w:rsid w:val="000A2FE4"/>
    <w:rsid w:val="000A373A"/>
    <w:rsid w:val="000A652C"/>
    <w:rsid w:val="000B07EB"/>
    <w:rsid w:val="000B1886"/>
    <w:rsid w:val="000B3730"/>
    <w:rsid w:val="000B432B"/>
    <w:rsid w:val="000B551B"/>
    <w:rsid w:val="000B62C2"/>
    <w:rsid w:val="000C10FC"/>
    <w:rsid w:val="000C221B"/>
    <w:rsid w:val="000C74E8"/>
    <w:rsid w:val="000D0452"/>
    <w:rsid w:val="000D1CA3"/>
    <w:rsid w:val="000D287B"/>
    <w:rsid w:val="000D4FC7"/>
    <w:rsid w:val="000D5204"/>
    <w:rsid w:val="000D59E2"/>
    <w:rsid w:val="000D7050"/>
    <w:rsid w:val="000E1805"/>
    <w:rsid w:val="000E1E0A"/>
    <w:rsid w:val="000E1EC2"/>
    <w:rsid w:val="000E2103"/>
    <w:rsid w:val="000E2B15"/>
    <w:rsid w:val="000E33E7"/>
    <w:rsid w:val="000E604B"/>
    <w:rsid w:val="000F2691"/>
    <w:rsid w:val="000F3CA2"/>
    <w:rsid w:val="000F5211"/>
    <w:rsid w:val="000F6C7D"/>
    <w:rsid w:val="00100263"/>
    <w:rsid w:val="00100532"/>
    <w:rsid w:val="00100902"/>
    <w:rsid w:val="001022C4"/>
    <w:rsid w:val="001116FC"/>
    <w:rsid w:val="00113C90"/>
    <w:rsid w:val="00115014"/>
    <w:rsid w:val="00117060"/>
    <w:rsid w:val="00117865"/>
    <w:rsid w:val="00117C55"/>
    <w:rsid w:val="001208E5"/>
    <w:rsid w:val="0012283B"/>
    <w:rsid w:val="00123977"/>
    <w:rsid w:val="001251BF"/>
    <w:rsid w:val="001263AE"/>
    <w:rsid w:val="001266B5"/>
    <w:rsid w:val="0013317A"/>
    <w:rsid w:val="00136330"/>
    <w:rsid w:val="001403A3"/>
    <w:rsid w:val="00140A26"/>
    <w:rsid w:val="001421E5"/>
    <w:rsid w:val="001444F6"/>
    <w:rsid w:val="0014513A"/>
    <w:rsid w:val="00151451"/>
    <w:rsid w:val="00151DDC"/>
    <w:rsid w:val="0015225B"/>
    <w:rsid w:val="001538C6"/>
    <w:rsid w:val="00153B16"/>
    <w:rsid w:val="0015606C"/>
    <w:rsid w:val="0015615F"/>
    <w:rsid w:val="0016031A"/>
    <w:rsid w:val="00160373"/>
    <w:rsid w:val="001608FC"/>
    <w:rsid w:val="00160DCC"/>
    <w:rsid w:val="0016617F"/>
    <w:rsid w:val="00167155"/>
    <w:rsid w:val="001674A0"/>
    <w:rsid w:val="00167DBF"/>
    <w:rsid w:val="001713D1"/>
    <w:rsid w:val="00173673"/>
    <w:rsid w:val="001748B2"/>
    <w:rsid w:val="001809A4"/>
    <w:rsid w:val="001828B7"/>
    <w:rsid w:val="001831F7"/>
    <w:rsid w:val="0019006F"/>
    <w:rsid w:val="00192E15"/>
    <w:rsid w:val="0019320E"/>
    <w:rsid w:val="001932C9"/>
    <w:rsid w:val="001935BF"/>
    <w:rsid w:val="00193616"/>
    <w:rsid w:val="001949C1"/>
    <w:rsid w:val="001951F4"/>
    <w:rsid w:val="001964F5"/>
    <w:rsid w:val="00197F33"/>
    <w:rsid w:val="001A1725"/>
    <w:rsid w:val="001A1C3F"/>
    <w:rsid w:val="001A267A"/>
    <w:rsid w:val="001A3EE9"/>
    <w:rsid w:val="001A422B"/>
    <w:rsid w:val="001A49DE"/>
    <w:rsid w:val="001A6A12"/>
    <w:rsid w:val="001A6C8C"/>
    <w:rsid w:val="001A7447"/>
    <w:rsid w:val="001B4FD0"/>
    <w:rsid w:val="001B7F97"/>
    <w:rsid w:val="001C3CEA"/>
    <w:rsid w:val="001C4112"/>
    <w:rsid w:val="001C5261"/>
    <w:rsid w:val="001C5B45"/>
    <w:rsid w:val="001C69BC"/>
    <w:rsid w:val="001C75B8"/>
    <w:rsid w:val="001D052A"/>
    <w:rsid w:val="001E0820"/>
    <w:rsid w:val="001E3185"/>
    <w:rsid w:val="001E3A21"/>
    <w:rsid w:val="001E4C5E"/>
    <w:rsid w:val="001E6AE5"/>
    <w:rsid w:val="001E6DC2"/>
    <w:rsid w:val="001E7B61"/>
    <w:rsid w:val="001F0D0E"/>
    <w:rsid w:val="001F40E3"/>
    <w:rsid w:val="001F6043"/>
    <w:rsid w:val="001F6DF4"/>
    <w:rsid w:val="001F6E61"/>
    <w:rsid w:val="00202055"/>
    <w:rsid w:val="00202185"/>
    <w:rsid w:val="0020282A"/>
    <w:rsid w:val="00202E21"/>
    <w:rsid w:val="002056B7"/>
    <w:rsid w:val="0020700B"/>
    <w:rsid w:val="0021197A"/>
    <w:rsid w:val="002119C2"/>
    <w:rsid w:val="00212FE9"/>
    <w:rsid w:val="0021373F"/>
    <w:rsid w:val="00214196"/>
    <w:rsid w:val="00220B3B"/>
    <w:rsid w:val="00221772"/>
    <w:rsid w:val="00222386"/>
    <w:rsid w:val="0022576C"/>
    <w:rsid w:val="00226321"/>
    <w:rsid w:val="00226D50"/>
    <w:rsid w:val="00231A6C"/>
    <w:rsid w:val="0023254C"/>
    <w:rsid w:val="002333B9"/>
    <w:rsid w:val="00233513"/>
    <w:rsid w:val="0023384A"/>
    <w:rsid w:val="00233C1A"/>
    <w:rsid w:val="00233D37"/>
    <w:rsid w:val="002340C3"/>
    <w:rsid w:val="00235BE1"/>
    <w:rsid w:val="002379AB"/>
    <w:rsid w:val="00237AA1"/>
    <w:rsid w:val="00240974"/>
    <w:rsid w:val="002417B3"/>
    <w:rsid w:val="00242D9E"/>
    <w:rsid w:val="002442EE"/>
    <w:rsid w:val="002456E0"/>
    <w:rsid w:val="00245E90"/>
    <w:rsid w:val="00246824"/>
    <w:rsid w:val="0024793A"/>
    <w:rsid w:val="00247B07"/>
    <w:rsid w:val="00251F1A"/>
    <w:rsid w:val="002521CD"/>
    <w:rsid w:val="00252A84"/>
    <w:rsid w:val="0025723C"/>
    <w:rsid w:val="00262ACD"/>
    <w:rsid w:val="002636E3"/>
    <w:rsid w:val="002659A2"/>
    <w:rsid w:val="00265DA0"/>
    <w:rsid w:val="00267858"/>
    <w:rsid w:val="0027269C"/>
    <w:rsid w:val="00273238"/>
    <w:rsid w:val="00273400"/>
    <w:rsid w:val="002767AF"/>
    <w:rsid w:val="00277C29"/>
    <w:rsid w:val="00282088"/>
    <w:rsid w:val="00286572"/>
    <w:rsid w:val="002869F1"/>
    <w:rsid w:val="00287BAE"/>
    <w:rsid w:val="00292B02"/>
    <w:rsid w:val="0029362E"/>
    <w:rsid w:val="002A2805"/>
    <w:rsid w:val="002A2F25"/>
    <w:rsid w:val="002A31E0"/>
    <w:rsid w:val="002A4419"/>
    <w:rsid w:val="002A616C"/>
    <w:rsid w:val="002A69EA"/>
    <w:rsid w:val="002A77D2"/>
    <w:rsid w:val="002B261B"/>
    <w:rsid w:val="002B2DD8"/>
    <w:rsid w:val="002B4F2E"/>
    <w:rsid w:val="002B791A"/>
    <w:rsid w:val="002B7E38"/>
    <w:rsid w:val="002C04E9"/>
    <w:rsid w:val="002C258C"/>
    <w:rsid w:val="002C543B"/>
    <w:rsid w:val="002C5B1D"/>
    <w:rsid w:val="002C770A"/>
    <w:rsid w:val="002D03D5"/>
    <w:rsid w:val="002D1B4C"/>
    <w:rsid w:val="002D27CD"/>
    <w:rsid w:val="002D3F5F"/>
    <w:rsid w:val="002D5633"/>
    <w:rsid w:val="002D5D30"/>
    <w:rsid w:val="002D6279"/>
    <w:rsid w:val="002D714E"/>
    <w:rsid w:val="002D7D93"/>
    <w:rsid w:val="002E001C"/>
    <w:rsid w:val="002E0FE4"/>
    <w:rsid w:val="002E1551"/>
    <w:rsid w:val="002E3D7E"/>
    <w:rsid w:val="002E3E18"/>
    <w:rsid w:val="002E51B2"/>
    <w:rsid w:val="002E581D"/>
    <w:rsid w:val="002E6AA1"/>
    <w:rsid w:val="002E7B36"/>
    <w:rsid w:val="002F15CA"/>
    <w:rsid w:val="002F268F"/>
    <w:rsid w:val="002F281F"/>
    <w:rsid w:val="002F2B33"/>
    <w:rsid w:val="002F48B4"/>
    <w:rsid w:val="002F5BB8"/>
    <w:rsid w:val="002F5CF0"/>
    <w:rsid w:val="00303697"/>
    <w:rsid w:val="003043F7"/>
    <w:rsid w:val="00307734"/>
    <w:rsid w:val="00307A02"/>
    <w:rsid w:val="00310106"/>
    <w:rsid w:val="00312EC9"/>
    <w:rsid w:val="003131ED"/>
    <w:rsid w:val="00313896"/>
    <w:rsid w:val="00313AAB"/>
    <w:rsid w:val="00315802"/>
    <w:rsid w:val="00315F21"/>
    <w:rsid w:val="00316A17"/>
    <w:rsid w:val="00320E95"/>
    <w:rsid w:val="00323A65"/>
    <w:rsid w:val="0032404D"/>
    <w:rsid w:val="00325674"/>
    <w:rsid w:val="0032696B"/>
    <w:rsid w:val="00326B09"/>
    <w:rsid w:val="00327068"/>
    <w:rsid w:val="00327CA5"/>
    <w:rsid w:val="00327EBA"/>
    <w:rsid w:val="00327F0B"/>
    <w:rsid w:val="00330670"/>
    <w:rsid w:val="0033174F"/>
    <w:rsid w:val="00333ADB"/>
    <w:rsid w:val="00335393"/>
    <w:rsid w:val="00336212"/>
    <w:rsid w:val="0033758B"/>
    <w:rsid w:val="003409E7"/>
    <w:rsid w:val="00344475"/>
    <w:rsid w:val="00345434"/>
    <w:rsid w:val="00345FFE"/>
    <w:rsid w:val="003461F9"/>
    <w:rsid w:val="00346B25"/>
    <w:rsid w:val="003479F6"/>
    <w:rsid w:val="00350EDA"/>
    <w:rsid w:val="00351609"/>
    <w:rsid w:val="00351918"/>
    <w:rsid w:val="00352223"/>
    <w:rsid w:val="00353A8E"/>
    <w:rsid w:val="00353ECC"/>
    <w:rsid w:val="00354A9D"/>
    <w:rsid w:val="0035512B"/>
    <w:rsid w:val="00360367"/>
    <w:rsid w:val="003629C9"/>
    <w:rsid w:val="003636A9"/>
    <w:rsid w:val="00364039"/>
    <w:rsid w:val="00370145"/>
    <w:rsid w:val="00375242"/>
    <w:rsid w:val="003760A9"/>
    <w:rsid w:val="003775C4"/>
    <w:rsid w:val="003804CE"/>
    <w:rsid w:val="0038249C"/>
    <w:rsid w:val="00384B27"/>
    <w:rsid w:val="00385982"/>
    <w:rsid w:val="0038711B"/>
    <w:rsid w:val="00387E59"/>
    <w:rsid w:val="00390882"/>
    <w:rsid w:val="00390DC1"/>
    <w:rsid w:val="00391B0E"/>
    <w:rsid w:val="003A02B9"/>
    <w:rsid w:val="003A27B9"/>
    <w:rsid w:val="003A5D1F"/>
    <w:rsid w:val="003A6149"/>
    <w:rsid w:val="003B39D4"/>
    <w:rsid w:val="003B4F70"/>
    <w:rsid w:val="003B53C3"/>
    <w:rsid w:val="003B5C88"/>
    <w:rsid w:val="003B77AA"/>
    <w:rsid w:val="003C151F"/>
    <w:rsid w:val="003C294B"/>
    <w:rsid w:val="003C2E7F"/>
    <w:rsid w:val="003C31B9"/>
    <w:rsid w:val="003C3B9A"/>
    <w:rsid w:val="003C50CE"/>
    <w:rsid w:val="003C6F3B"/>
    <w:rsid w:val="003D4B7C"/>
    <w:rsid w:val="003D56A0"/>
    <w:rsid w:val="003E24FC"/>
    <w:rsid w:val="003E2609"/>
    <w:rsid w:val="003E5A5D"/>
    <w:rsid w:val="003E7604"/>
    <w:rsid w:val="003F0C8D"/>
    <w:rsid w:val="003F2428"/>
    <w:rsid w:val="003F2B1E"/>
    <w:rsid w:val="003F51AB"/>
    <w:rsid w:val="003F5575"/>
    <w:rsid w:val="0040267E"/>
    <w:rsid w:val="00402A8C"/>
    <w:rsid w:val="00403DDE"/>
    <w:rsid w:val="004059BB"/>
    <w:rsid w:val="00413255"/>
    <w:rsid w:val="00414E37"/>
    <w:rsid w:val="00415652"/>
    <w:rsid w:val="00416233"/>
    <w:rsid w:val="00420105"/>
    <w:rsid w:val="00421F51"/>
    <w:rsid w:val="00422E41"/>
    <w:rsid w:val="0042437C"/>
    <w:rsid w:val="0042529C"/>
    <w:rsid w:val="00431311"/>
    <w:rsid w:val="00432459"/>
    <w:rsid w:val="00432B9F"/>
    <w:rsid w:val="004332EE"/>
    <w:rsid w:val="00433C0D"/>
    <w:rsid w:val="00433F64"/>
    <w:rsid w:val="0043688B"/>
    <w:rsid w:val="00437488"/>
    <w:rsid w:val="00437DB6"/>
    <w:rsid w:val="0044112A"/>
    <w:rsid w:val="0044129C"/>
    <w:rsid w:val="004441A2"/>
    <w:rsid w:val="0045080E"/>
    <w:rsid w:val="00450A73"/>
    <w:rsid w:val="00450CEC"/>
    <w:rsid w:val="004539E5"/>
    <w:rsid w:val="00454AC4"/>
    <w:rsid w:val="00456A45"/>
    <w:rsid w:val="00462032"/>
    <w:rsid w:val="00467687"/>
    <w:rsid w:val="0047022E"/>
    <w:rsid w:val="00470750"/>
    <w:rsid w:val="00472845"/>
    <w:rsid w:val="004774C3"/>
    <w:rsid w:val="0048054A"/>
    <w:rsid w:val="00483759"/>
    <w:rsid w:val="00485B18"/>
    <w:rsid w:val="00491DFB"/>
    <w:rsid w:val="00495124"/>
    <w:rsid w:val="00495A38"/>
    <w:rsid w:val="004A1041"/>
    <w:rsid w:val="004A39F2"/>
    <w:rsid w:val="004A43DF"/>
    <w:rsid w:val="004B0196"/>
    <w:rsid w:val="004B072D"/>
    <w:rsid w:val="004B25C6"/>
    <w:rsid w:val="004B3D9F"/>
    <w:rsid w:val="004B5D1B"/>
    <w:rsid w:val="004B6463"/>
    <w:rsid w:val="004C1B49"/>
    <w:rsid w:val="004C5C3D"/>
    <w:rsid w:val="004C600C"/>
    <w:rsid w:val="004C61FD"/>
    <w:rsid w:val="004C77E5"/>
    <w:rsid w:val="004D0151"/>
    <w:rsid w:val="004D3DF4"/>
    <w:rsid w:val="004D46FB"/>
    <w:rsid w:val="004D4C48"/>
    <w:rsid w:val="004D5EEB"/>
    <w:rsid w:val="004D6725"/>
    <w:rsid w:val="004E089D"/>
    <w:rsid w:val="004E0E5F"/>
    <w:rsid w:val="004E210B"/>
    <w:rsid w:val="004E21BC"/>
    <w:rsid w:val="004E49B9"/>
    <w:rsid w:val="004E5DF2"/>
    <w:rsid w:val="004E63FA"/>
    <w:rsid w:val="004E6D21"/>
    <w:rsid w:val="004F1AB7"/>
    <w:rsid w:val="004F599A"/>
    <w:rsid w:val="00501754"/>
    <w:rsid w:val="00502693"/>
    <w:rsid w:val="00502DDC"/>
    <w:rsid w:val="00506BFF"/>
    <w:rsid w:val="005114AC"/>
    <w:rsid w:val="0051274C"/>
    <w:rsid w:val="00514073"/>
    <w:rsid w:val="005145DF"/>
    <w:rsid w:val="0051716A"/>
    <w:rsid w:val="005250A8"/>
    <w:rsid w:val="00531BE0"/>
    <w:rsid w:val="005328B3"/>
    <w:rsid w:val="00532E2D"/>
    <w:rsid w:val="00541433"/>
    <w:rsid w:val="0054179E"/>
    <w:rsid w:val="00541D9C"/>
    <w:rsid w:val="00544BAC"/>
    <w:rsid w:val="00545EC0"/>
    <w:rsid w:val="00546228"/>
    <w:rsid w:val="0054762F"/>
    <w:rsid w:val="005524B0"/>
    <w:rsid w:val="0056092B"/>
    <w:rsid w:val="00565521"/>
    <w:rsid w:val="005677F4"/>
    <w:rsid w:val="005712FC"/>
    <w:rsid w:val="00572338"/>
    <w:rsid w:val="00572F61"/>
    <w:rsid w:val="00576159"/>
    <w:rsid w:val="0058295A"/>
    <w:rsid w:val="005834ED"/>
    <w:rsid w:val="00583C3D"/>
    <w:rsid w:val="00583D69"/>
    <w:rsid w:val="00584270"/>
    <w:rsid w:val="005843C9"/>
    <w:rsid w:val="00585C45"/>
    <w:rsid w:val="00586E40"/>
    <w:rsid w:val="00586F3E"/>
    <w:rsid w:val="00587504"/>
    <w:rsid w:val="0059102D"/>
    <w:rsid w:val="00592A81"/>
    <w:rsid w:val="00593CDD"/>
    <w:rsid w:val="00594AE3"/>
    <w:rsid w:val="005972DF"/>
    <w:rsid w:val="005973B6"/>
    <w:rsid w:val="005A0D14"/>
    <w:rsid w:val="005A118A"/>
    <w:rsid w:val="005A3B56"/>
    <w:rsid w:val="005A4EB8"/>
    <w:rsid w:val="005A70DB"/>
    <w:rsid w:val="005B1606"/>
    <w:rsid w:val="005B1CF3"/>
    <w:rsid w:val="005B438D"/>
    <w:rsid w:val="005C397C"/>
    <w:rsid w:val="005C5F13"/>
    <w:rsid w:val="005C6727"/>
    <w:rsid w:val="005C6D84"/>
    <w:rsid w:val="005C6FFB"/>
    <w:rsid w:val="005D17D2"/>
    <w:rsid w:val="005D323B"/>
    <w:rsid w:val="005D4E00"/>
    <w:rsid w:val="005D59DE"/>
    <w:rsid w:val="005D6A1A"/>
    <w:rsid w:val="005D7128"/>
    <w:rsid w:val="005D754D"/>
    <w:rsid w:val="005D7DE9"/>
    <w:rsid w:val="005E214A"/>
    <w:rsid w:val="005E4C08"/>
    <w:rsid w:val="005E6A21"/>
    <w:rsid w:val="005F000F"/>
    <w:rsid w:val="005F10A1"/>
    <w:rsid w:val="005F33CA"/>
    <w:rsid w:val="005F358E"/>
    <w:rsid w:val="005F7491"/>
    <w:rsid w:val="006002BC"/>
    <w:rsid w:val="00600B2F"/>
    <w:rsid w:val="006028D8"/>
    <w:rsid w:val="0060462C"/>
    <w:rsid w:val="00604C90"/>
    <w:rsid w:val="0060636D"/>
    <w:rsid w:val="00606F60"/>
    <w:rsid w:val="0061369C"/>
    <w:rsid w:val="00616D32"/>
    <w:rsid w:val="00616FC7"/>
    <w:rsid w:val="00617060"/>
    <w:rsid w:val="0061766E"/>
    <w:rsid w:val="00623261"/>
    <w:rsid w:val="006238E0"/>
    <w:rsid w:val="006276E6"/>
    <w:rsid w:val="00630873"/>
    <w:rsid w:val="006316B7"/>
    <w:rsid w:val="0063332E"/>
    <w:rsid w:val="006337F5"/>
    <w:rsid w:val="006341E2"/>
    <w:rsid w:val="00634416"/>
    <w:rsid w:val="00634E19"/>
    <w:rsid w:val="006356ED"/>
    <w:rsid w:val="00636EE1"/>
    <w:rsid w:val="00640CED"/>
    <w:rsid w:val="006411B7"/>
    <w:rsid w:val="00641977"/>
    <w:rsid w:val="00641BC4"/>
    <w:rsid w:val="00643F01"/>
    <w:rsid w:val="0064564C"/>
    <w:rsid w:val="00647516"/>
    <w:rsid w:val="00647906"/>
    <w:rsid w:val="00647C68"/>
    <w:rsid w:val="00650441"/>
    <w:rsid w:val="006535B5"/>
    <w:rsid w:val="00653C26"/>
    <w:rsid w:val="00655B9F"/>
    <w:rsid w:val="00663D20"/>
    <w:rsid w:val="00666F7C"/>
    <w:rsid w:val="006671F5"/>
    <w:rsid w:val="00670039"/>
    <w:rsid w:val="006701BF"/>
    <w:rsid w:val="0067147E"/>
    <w:rsid w:val="00671F41"/>
    <w:rsid w:val="00674D4B"/>
    <w:rsid w:val="00675FF7"/>
    <w:rsid w:val="00676B84"/>
    <w:rsid w:val="00681604"/>
    <w:rsid w:val="00681F93"/>
    <w:rsid w:val="0068204D"/>
    <w:rsid w:val="006847E1"/>
    <w:rsid w:val="00685DE7"/>
    <w:rsid w:val="00685F5B"/>
    <w:rsid w:val="006873AF"/>
    <w:rsid w:val="00691A79"/>
    <w:rsid w:val="00693051"/>
    <w:rsid w:val="006933DE"/>
    <w:rsid w:val="00694D66"/>
    <w:rsid w:val="00695BEC"/>
    <w:rsid w:val="006963DF"/>
    <w:rsid w:val="006A1C69"/>
    <w:rsid w:val="006A3047"/>
    <w:rsid w:val="006A5BE4"/>
    <w:rsid w:val="006A6A48"/>
    <w:rsid w:val="006A7938"/>
    <w:rsid w:val="006B033A"/>
    <w:rsid w:val="006B4114"/>
    <w:rsid w:val="006C120F"/>
    <w:rsid w:val="006C1C8E"/>
    <w:rsid w:val="006C3AFC"/>
    <w:rsid w:val="006C5FE0"/>
    <w:rsid w:val="006C7A03"/>
    <w:rsid w:val="006D1B2C"/>
    <w:rsid w:val="006D2B81"/>
    <w:rsid w:val="006D2BBE"/>
    <w:rsid w:val="006D494D"/>
    <w:rsid w:val="006D7008"/>
    <w:rsid w:val="006E2539"/>
    <w:rsid w:val="006E286B"/>
    <w:rsid w:val="006E2E35"/>
    <w:rsid w:val="006E6DDA"/>
    <w:rsid w:val="006F0380"/>
    <w:rsid w:val="006F053B"/>
    <w:rsid w:val="006F0C19"/>
    <w:rsid w:val="006F14B3"/>
    <w:rsid w:val="006F303F"/>
    <w:rsid w:val="006F3C0D"/>
    <w:rsid w:val="006F3D30"/>
    <w:rsid w:val="006F414C"/>
    <w:rsid w:val="006F41F5"/>
    <w:rsid w:val="006F6A8A"/>
    <w:rsid w:val="00700DDB"/>
    <w:rsid w:val="007027DB"/>
    <w:rsid w:val="007032AA"/>
    <w:rsid w:val="00704D39"/>
    <w:rsid w:val="00704F90"/>
    <w:rsid w:val="00705722"/>
    <w:rsid w:val="00710593"/>
    <w:rsid w:val="007119F4"/>
    <w:rsid w:val="00712237"/>
    <w:rsid w:val="007154D3"/>
    <w:rsid w:val="007206C7"/>
    <w:rsid w:val="00722852"/>
    <w:rsid w:val="007247D6"/>
    <w:rsid w:val="00727644"/>
    <w:rsid w:val="00727A44"/>
    <w:rsid w:val="0073012A"/>
    <w:rsid w:val="00731F82"/>
    <w:rsid w:val="00731FB6"/>
    <w:rsid w:val="0073382A"/>
    <w:rsid w:val="007354E3"/>
    <w:rsid w:val="00735BDC"/>
    <w:rsid w:val="0073714C"/>
    <w:rsid w:val="00740488"/>
    <w:rsid w:val="0074161F"/>
    <w:rsid w:val="00744552"/>
    <w:rsid w:val="0074795F"/>
    <w:rsid w:val="00751633"/>
    <w:rsid w:val="00753FD1"/>
    <w:rsid w:val="00753FD4"/>
    <w:rsid w:val="00755081"/>
    <w:rsid w:val="00756C64"/>
    <w:rsid w:val="0076209A"/>
    <w:rsid w:val="0077075D"/>
    <w:rsid w:val="00771C0A"/>
    <w:rsid w:val="007738E3"/>
    <w:rsid w:val="00774969"/>
    <w:rsid w:val="00775D21"/>
    <w:rsid w:val="007818AD"/>
    <w:rsid w:val="00782D56"/>
    <w:rsid w:val="007859BD"/>
    <w:rsid w:val="00785D56"/>
    <w:rsid w:val="007866C4"/>
    <w:rsid w:val="00787E71"/>
    <w:rsid w:val="007908EC"/>
    <w:rsid w:val="00792EDD"/>
    <w:rsid w:val="0079305B"/>
    <w:rsid w:val="00793B67"/>
    <w:rsid w:val="00794F33"/>
    <w:rsid w:val="00797176"/>
    <w:rsid w:val="007A08E0"/>
    <w:rsid w:val="007A2608"/>
    <w:rsid w:val="007A2AD4"/>
    <w:rsid w:val="007A3F18"/>
    <w:rsid w:val="007A4F55"/>
    <w:rsid w:val="007B28A2"/>
    <w:rsid w:val="007B4187"/>
    <w:rsid w:val="007B63C1"/>
    <w:rsid w:val="007B7B57"/>
    <w:rsid w:val="007B7FAD"/>
    <w:rsid w:val="007C0601"/>
    <w:rsid w:val="007C163F"/>
    <w:rsid w:val="007C586F"/>
    <w:rsid w:val="007C6993"/>
    <w:rsid w:val="007D0FCB"/>
    <w:rsid w:val="007D183B"/>
    <w:rsid w:val="007D1E94"/>
    <w:rsid w:val="007D3F23"/>
    <w:rsid w:val="007D421C"/>
    <w:rsid w:val="007D4671"/>
    <w:rsid w:val="007E04E5"/>
    <w:rsid w:val="007E18DC"/>
    <w:rsid w:val="007E4CBC"/>
    <w:rsid w:val="007E50DE"/>
    <w:rsid w:val="007E557B"/>
    <w:rsid w:val="007F0133"/>
    <w:rsid w:val="007F3908"/>
    <w:rsid w:val="007F5953"/>
    <w:rsid w:val="007F6ECC"/>
    <w:rsid w:val="007F77C8"/>
    <w:rsid w:val="00800917"/>
    <w:rsid w:val="00803054"/>
    <w:rsid w:val="00814068"/>
    <w:rsid w:val="008174F5"/>
    <w:rsid w:val="008230A9"/>
    <w:rsid w:val="0082386B"/>
    <w:rsid w:val="00825887"/>
    <w:rsid w:val="00827965"/>
    <w:rsid w:val="00831A5F"/>
    <w:rsid w:val="008326B7"/>
    <w:rsid w:val="0083360B"/>
    <w:rsid w:val="008375EA"/>
    <w:rsid w:val="00840B4F"/>
    <w:rsid w:val="008439E8"/>
    <w:rsid w:val="008466C1"/>
    <w:rsid w:val="00846903"/>
    <w:rsid w:val="008500E0"/>
    <w:rsid w:val="00850284"/>
    <w:rsid w:val="008518BA"/>
    <w:rsid w:val="00851955"/>
    <w:rsid w:val="008523EA"/>
    <w:rsid w:val="00852DB3"/>
    <w:rsid w:val="008530BD"/>
    <w:rsid w:val="008530E5"/>
    <w:rsid w:val="00853D33"/>
    <w:rsid w:val="0085432A"/>
    <w:rsid w:val="00854F26"/>
    <w:rsid w:val="00857345"/>
    <w:rsid w:val="00857BF6"/>
    <w:rsid w:val="0086297F"/>
    <w:rsid w:val="0086320E"/>
    <w:rsid w:val="00865775"/>
    <w:rsid w:val="008667F4"/>
    <w:rsid w:val="00866BE1"/>
    <w:rsid w:val="0087000E"/>
    <w:rsid w:val="00870CB7"/>
    <w:rsid w:val="00872451"/>
    <w:rsid w:val="00875482"/>
    <w:rsid w:val="008755B2"/>
    <w:rsid w:val="00875666"/>
    <w:rsid w:val="0087698A"/>
    <w:rsid w:val="00885900"/>
    <w:rsid w:val="00885D7E"/>
    <w:rsid w:val="00887180"/>
    <w:rsid w:val="00890521"/>
    <w:rsid w:val="0089297A"/>
    <w:rsid w:val="00895A10"/>
    <w:rsid w:val="00896431"/>
    <w:rsid w:val="008A00CB"/>
    <w:rsid w:val="008A1E4C"/>
    <w:rsid w:val="008A4CAB"/>
    <w:rsid w:val="008A6637"/>
    <w:rsid w:val="008A71E2"/>
    <w:rsid w:val="008B4361"/>
    <w:rsid w:val="008B7001"/>
    <w:rsid w:val="008B77DA"/>
    <w:rsid w:val="008C0658"/>
    <w:rsid w:val="008C2512"/>
    <w:rsid w:val="008C3FF2"/>
    <w:rsid w:val="008C70BE"/>
    <w:rsid w:val="008C7C86"/>
    <w:rsid w:val="008D1A86"/>
    <w:rsid w:val="008D2B1D"/>
    <w:rsid w:val="008D2FB1"/>
    <w:rsid w:val="008D4175"/>
    <w:rsid w:val="008D425A"/>
    <w:rsid w:val="008E6112"/>
    <w:rsid w:val="008F1A82"/>
    <w:rsid w:val="008F30F2"/>
    <w:rsid w:val="008F6F17"/>
    <w:rsid w:val="008F77A5"/>
    <w:rsid w:val="00900D6A"/>
    <w:rsid w:val="009010F0"/>
    <w:rsid w:val="0090173F"/>
    <w:rsid w:val="00904056"/>
    <w:rsid w:val="00904129"/>
    <w:rsid w:val="009101E0"/>
    <w:rsid w:val="00912110"/>
    <w:rsid w:val="00912305"/>
    <w:rsid w:val="00913483"/>
    <w:rsid w:val="00915736"/>
    <w:rsid w:val="009179C5"/>
    <w:rsid w:val="009217F0"/>
    <w:rsid w:val="00923AF3"/>
    <w:rsid w:val="00924BD8"/>
    <w:rsid w:val="00924CA6"/>
    <w:rsid w:val="00925FD8"/>
    <w:rsid w:val="009272D8"/>
    <w:rsid w:val="009311DF"/>
    <w:rsid w:val="00931A3A"/>
    <w:rsid w:val="00932AEC"/>
    <w:rsid w:val="00933254"/>
    <w:rsid w:val="00934C43"/>
    <w:rsid w:val="00937AF1"/>
    <w:rsid w:val="00941BCD"/>
    <w:rsid w:val="0094452F"/>
    <w:rsid w:val="009463E3"/>
    <w:rsid w:val="009476E6"/>
    <w:rsid w:val="009477AF"/>
    <w:rsid w:val="00951537"/>
    <w:rsid w:val="009539CD"/>
    <w:rsid w:val="00956743"/>
    <w:rsid w:val="0095690A"/>
    <w:rsid w:val="009604AE"/>
    <w:rsid w:val="00960DED"/>
    <w:rsid w:val="00961847"/>
    <w:rsid w:val="00962470"/>
    <w:rsid w:val="009644D9"/>
    <w:rsid w:val="00970DE9"/>
    <w:rsid w:val="00972A2B"/>
    <w:rsid w:val="00977DEF"/>
    <w:rsid w:val="009818A0"/>
    <w:rsid w:val="009818CC"/>
    <w:rsid w:val="00981E73"/>
    <w:rsid w:val="009829B9"/>
    <w:rsid w:val="009838A3"/>
    <w:rsid w:val="00984BFB"/>
    <w:rsid w:val="00984C7B"/>
    <w:rsid w:val="00990E0C"/>
    <w:rsid w:val="0099723C"/>
    <w:rsid w:val="00997C09"/>
    <w:rsid w:val="009A1C18"/>
    <w:rsid w:val="009A23AB"/>
    <w:rsid w:val="009A4008"/>
    <w:rsid w:val="009A52FD"/>
    <w:rsid w:val="009A7D13"/>
    <w:rsid w:val="009B00A2"/>
    <w:rsid w:val="009B0A98"/>
    <w:rsid w:val="009B1EDC"/>
    <w:rsid w:val="009B2620"/>
    <w:rsid w:val="009B4BEA"/>
    <w:rsid w:val="009B58AE"/>
    <w:rsid w:val="009B74F3"/>
    <w:rsid w:val="009B7EA9"/>
    <w:rsid w:val="009C052D"/>
    <w:rsid w:val="009C067A"/>
    <w:rsid w:val="009C17FF"/>
    <w:rsid w:val="009C1A41"/>
    <w:rsid w:val="009C2AB2"/>
    <w:rsid w:val="009C6CA5"/>
    <w:rsid w:val="009D17CF"/>
    <w:rsid w:val="009D30CD"/>
    <w:rsid w:val="009D4570"/>
    <w:rsid w:val="009D7530"/>
    <w:rsid w:val="009E1A9B"/>
    <w:rsid w:val="009E5FDA"/>
    <w:rsid w:val="009E6C24"/>
    <w:rsid w:val="009E713C"/>
    <w:rsid w:val="009F3156"/>
    <w:rsid w:val="009F32EE"/>
    <w:rsid w:val="009F3CA0"/>
    <w:rsid w:val="009F3E32"/>
    <w:rsid w:val="009F5A03"/>
    <w:rsid w:val="009F7940"/>
    <w:rsid w:val="00A00553"/>
    <w:rsid w:val="00A05A37"/>
    <w:rsid w:val="00A077EB"/>
    <w:rsid w:val="00A10D8B"/>
    <w:rsid w:val="00A11AA8"/>
    <w:rsid w:val="00A11E90"/>
    <w:rsid w:val="00A12F2F"/>
    <w:rsid w:val="00A1315F"/>
    <w:rsid w:val="00A1430B"/>
    <w:rsid w:val="00A17261"/>
    <w:rsid w:val="00A17569"/>
    <w:rsid w:val="00A2493B"/>
    <w:rsid w:val="00A24ECC"/>
    <w:rsid w:val="00A261E1"/>
    <w:rsid w:val="00A26F39"/>
    <w:rsid w:val="00A27666"/>
    <w:rsid w:val="00A338C7"/>
    <w:rsid w:val="00A34633"/>
    <w:rsid w:val="00A35BF8"/>
    <w:rsid w:val="00A40DF2"/>
    <w:rsid w:val="00A4317B"/>
    <w:rsid w:val="00A43965"/>
    <w:rsid w:val="00A43DAD"/>
    <w:rsid w:val="00A46054"/>
    <w:rsid w:val="00A473AF"/>
    <w:rsid w:val="00A47A47"/>
    <w:rsid w:val="00A56A31"/>
    <w:rsid w:val="00A579C6"/>
    <w:rsid w:val="00A60D1D"/>
    <w:rsid w:val="00A6145F"/>
    <w:rsid w:val="00A614DF"/>
    <w:rsid w:val="00A638D2"/>
    <w:rsid w:val="00A63CD0"/>
    <w:rsid w:val="00A652C8"/>
    <w:rsid w:val="00A74915"/>
    <w:rsid w:val="00A75688"/>
    <w:rsid w:val="00A756DD"/>
    <w:rsid w:val="00A77C9C"/>
    <w:rsid w:val="00A845AE"/>
    <w:rsid w:val="00A87F61"/>
    <w:rsid w:val="00A926A1"/>
    <w:rsid w:val="00A9445F"/>
    <w:rsid w:val="00A96215"/>
    <w:rsid w:val="00A96913"/>
    <w:rsid w:val="00A97A48"/>
    <w:rsid w:val="00AA102B"/>
    <w:rsid w:val="00AA1321"/>
    <w:rsid w:val="00AA3584"/>
    <w:rsid w:val="00AA3ED7"/>
    <w:rsid w:val="00AA43CC"/>
    <w:rsid w:val="00AA43D1"/>
    <w:rsid w:val="00AA55BC"/>
    <w:rsid w:val="00AB1048"/>
    <w:rsid w:val="00AB341D"/>
    <w:rsid w:val="00AB3C58"/>
    <w:rsid w:val="00AB46AC"/>
    <w:rsid w:val="00AB4FCF"/>
    <w:rsid w:val="00AB69D9"/>
    <w:rsid w:val="00AC2C4A"/>
    <w:rsid w:val="00AC3801"/>
    <w:rsid w:val="00AC784B"/>
    <w:rsid w:val="00AD037B"/>
    <w:rsid w:val="00AD0D5F"/>
    <w:rsid w:val="00AD0DAE"/>
    <w:rsid w:val="00AD1269"/>
    <w:rsid w:val="00AD2DE7"/>
    <w:rsid w:val="00AD4BE3"/>
    <w:rsid w:val="00AD54BF"/>
    <w:rsid w:val="00AD781D"/>
    <w:rsid w:val="00AE11A0"/>
    <w:rsid w:val="00AE1F75"/>
    <w:rsid w:val="00AE2599"/>
    <w:rsid w:val="00AE2EC2"/>
    <w:rsid w:val="00AE7C06"/>
    <w:rsid w:val="00AF1BC5"/>
    <w:rsid w:val="00AF29A0"/>
    <w:rsid w:val="00AF2DED"/>
    <w:rsid w:val="00AF5D8B"/>
    <w:rsid w:val="00B029E1"/>
    <w:rsid w:val="00B02FC4"/>
    <w:rsid w:val="00B031D5"/>
    <w:rsid w:val="00B047C9"/>
    <w:rsid w:val="00B05695"/>
    <w:rsid w:val="00B05E44"/>
    <w:rsid w:val="00B073AA"/>
    <w:rsid w:val="00B0789E"/>
    <w:rsid w:val="00B11B80"/>
    <w:rsid w:val="00B12A1F"/>
    <w:rsid w:val="00B149BD"/>
    <w:rsid w:val="00B16618"/>
    <w:rsid w:val="00B22D6E"/>
    <w:rsid w:val="00B24743"/>
    <w:rsid w:val="00B25148"/>
    <w:rsid w:val="00B268C0"/>
    <w:rsid w:val="00B308D5"/>
    <w:rsid w:val="00B312B8"/>
    <w:rsid w:val="00B32A77"/>
    <w:rsid w:val="00B32ED9"/>
    <w:rsid w:val="00B33EA2"/>
    <w:rsid w:val="00B40347"/>
    <w:rsid w:val="00B41DEE"/>
    <w:rsid w:val="00B45DD3"/>
    <w:rsid w:val="00B460C7"/>
    <w:rsid w:val="00B46442"/>
    <w:rsid w:val="00B500EA"/>
    <w:rsid w:val="00B50966"/>
    <w:rsid w:val="00B5239E"/>
    <w:rsid w:val="00B544C0"/>
    <w:rsid w:val="00B54B0A"/>
    <w:rsid w:val="00B55E3A"/>
    <w:rsid w:val="00B62B54"/>
    <w:rsid w:val="00B638E7"/>
    <w:rsid w:val="00B63B84"/>
    <w:rsid w:val="00B642FF"/>
    <w:rsid w:val="00B657FC"/>
    <w:rsid w:val="00B66546"/>
    <w:rsid w:val="00B6766A"/>
    <w:rsid w:val="00B70568"/>
    <w:rsid w:val="00B732DC"/>
    <w:rsid w:val="00B73CF2"/>
    <w:rsid w:val="00B75D04"/>
    <w:rsid w:val="00B76F24"/>
    <w:rsid w:val="00B805A7"/>
    <w:rsid w:val="00B81EEB"/>
    <w:rsid w:val="00B8605C"/>
    <w:rsid w:val="00B8710E"/>
    <w:rsid w:val="00B87DC3"/>
    <w:rsid w:val="00B9051C"/>
    <w:rsid w:val="00B90B2C"/>
    <w:rsid w:val="00B920D8"/>
    <w:rsid w:val="00B94259"/>
    <w:rsid w:val="00B94451"/>
    <w:rsid w:val="00B94995"/>
    <w:rsid w:val="00B94A1D"/>
    <w:rsid w:val="00B94AB7"/>
    <w:rsid w:val="00B94FC0"/>
    <w:rsid w:val="00B9754B"/>
    <w:rsid w:val="00BA6E0E"/>
    <w:rsid w:val="00BA6FAF"/>
    <w:rsid w:val="00BB5D59"/>
    <w:rsid w:val="00BB6A94"/>
    <w:rsid w:val="00BB777B"/>
    <w:rsid w:val="00BC03D4"/>
    <w:rsid w:val="00BC05C4"/>
    <w:rsid w:val="00BC4115"/>
    <w:rsid w:val="00BC604D"/>
    <w:rsid w:val="00BC609F"/>
    <w:rsid w:val="00BC688F"/>
    <w:rsid w:val="00BC774A"/>
    <w:rsid w:val="00BD2486"/>
    <w:rsid w:val="00BE2D31"/>
    <w:rsid w:val="00BE30D2"/>
    <w:rsid w:val="00BE4074"/>
    <w:rsid w:val="00BE57C0"/>
    <w:rsid w:val="00BE5FBB"/>
    <w:rsid w:val="00BF015B"/>
    <w:rsid w:val="00BF1455"/>
    <w:rsid w:val="00BF348D"/>
    <w:rsid w:val="00BF43D6"/>
    <w:rsid w:val="00BF485C"/>
    <w:rsid w:val="00BF4F6A"/>
    <w:rsid w:val="00BF574F"/>
    <w:rsid w:val="00C03F00"/>
    <w:rsid w:val="00C05F6D"/>
    <w:rsid w:val="00C063D4"/>
    <w:rsid w:val="00C102C0"/>
    <w:rsid w:val="00C11218"/>
    <w:rsid w:val="00C117C6"/>
    <w:rsid w:val="00C11A85"/>
    <w:rsid w:val="00C1236F"/>
    <w:rsid w:val="00C13CF1"/>
    <w:rsid w:val="00C14908"/>
    <w:rsid w:val="00C161F3"/>
    <w:rsid w:val="00C16D6D"/>
    <w:rsid w:val="00C17845"/>
    <w:rsid w:val="00C17966"/>
    <w:rsid w:val="00C24D27"/>
    <w:rsid w:val="00C310C9"/>
    <w:rsid w:val="00C3196F"/>
    <w:rsid w:val="00C32D01"/>
    <w:rsid w:val="00C360AC"/>
    <w:rsid w:val="00C3625F"/>
    <w:rsid w:val="00C37093"/>
    <w:rsid w:val="00C37DC0"/>
    <w:rsid w:val="00C4094D"/>
    <w:rsid w:val="00C40E49"/>
    <w:rsid w:val="00C4172E"/>
    <w:rsid w:val="00C46590"/>
    <w:rsid w:val="00C502B3"/>
    <w:rsid w:val="00C55624"/>
    <w:rsid w:val="00C562DB"/>
    <w:rsid w:val="00C60D90"/>
    <w:rsid w:val="00C618BE"/>
    <w:rsid w:val="00C655E3"/>
    <w:rsid w:val="00C701C3"/>
    <w:rsid w:val="00C713AF"/>
    <w:rsid w:val="00C730E1"/>
    <w:rsid w:val="00C8519B"/>
    <w:rsid w:val="00C85582"/>
    <w:rsid w:val="00C8699B"/>
    <w:rsid w:val="00C9094D"/>
    <w:rsid w:val="00C9099F"/>
    <w:rsid w:val="00C94C4C"/>
    <w:rsid w:val="00CA1874"/>
    <w:rsid w:val="00CA36F1"/>
    <w:rsid w:val="00CA609E"/>
    <w:rsid w:val="00CB02BB"/>
    <w:rsid w:val="00CB10B8"/>
    <w:rsid w:val="00CB13D4"/>
    <w:rsid w:val="00CB4A38"/>
    <w:rsid w:val="00CB5058"/>
    <w:rsid w:val="00CB6D98"/>
    <w:rsid w:val="00CC1CE3"/>
    <w:rsid w:val="00CC4B5B"/>
    <w:rsid w:val="00CC7060"/>
    <w:rsid w:val="00CC708B"/>
    <w:rsid w:val="00CD2430"/>
    <w:rsid w:val="00CD3D1C"/>
    <w:rsid w:val="00CD420D"/>
    <w:rsid w:val="00CD65A7"/>
    <w:rsid w:val="00CD7C35"/>
    <w:rsid w:val="00CE5D3C"/>
    <w:rsid w:val="00CE616E"/>
    <w:rsid w:val="00CE720A"/>
    <w:rsid w:val="00CF0ECA"/>
    <w:rsid w:val="00D00F86"/>
    <w:rsid w:val="00D02BF5"/>
    <w:rsid w:val="00D059FB"/>
    <w:rsid w:val="00D06D8C"/>
    <w:rsid w:val="00D075EF"/>
    <w:rsid w:val="00D1177D"/>
    <w:rsid w:val="00D13E0D"/>
    <w:rsid w:val="00D15258"/>
    <w:rsid w:val="00D17C0D"/>
    <w:rsid w:val="00D22439"/>
    <w:rsid w:val="00D22835"/>
    <w:rsid w:val="00D23221"/>
    <w:rsid w:val="00D23CD6"/>
    <w:rsid w:val="00D25BC2"/>
    <w:rsid w:val="00D3074F"/>
    <w:rsid w:val="00D30F82"/>
    <w:rsid w:val="00D323A6"/>
    <w:rsid w:val="00D3531B"/>
    <w:rsid w:val="00D35685"/>
    <w:rsid w:val="00D437E8"/>
    <w:rsid w:val="00D44D4C"/>
    <w:rsid w:val="00D46EE9"/>
    <w:rsid w:val="00D52267"/>
    <w:rsid w:val="00D52EBC"/>
    <w:rsid w:val="00D55CB4"/>
    <w:rsid w:val="00D57F05"/>
    <w:rsid w:val="00D64E54"/>
    <w:rsid w:val="00D674DD"/>
    <w:rsid w:val="00D7092F"/>
    <w:rsid w:val="00D72500"/>
    <w:rsid w:val="00D72CBB"/>
    <w:rsid w:val="00D730C1"/>
    <w:rsid w:val="00D73147"/>
    <w:rsid w:val="00D7571D"/>
    <w:rsid w:val="00D763C3"/>
    <w:rsid w:val="00D769D0"/>
    <w:rsid w:val="00D834B8"/>
    <w:rsid w:val="00D85511"/>
    <w:rsid w:val="00D90B04"/>
    <w:rsid w:val="00D93F35"/>
    <w:rsid w:val="00DA09B6"/>
    <w:rsid w:val="00DA309D"/>
    <w:rsid w:val="00DA69BF"/>
    <w:rsid w:val="00DA69F3"/>
    <w:rsid w:val="00DA7013"/>
    <w:rsid w:val="00DB2B69"/>
    <w:rsid w:val="00DC1A9A"/>
    <w:rsid w:val="00DC4385"/>
    <w:rsid w:val="00DC4FE4"/>
    <w:rsid w:val="00DC5408"/>
    <w:rsid w:val="00DC625E"/>
    <w:rsid w:val="00DD04A0"/>
    <w:rsid w:val="00DD1161"/>
    <w:rsid w:val="00DD28F3"/>
    <w:rsid w:val="00DD6054"/>
    <w:rsid w:val="00DD7EA4"/>
    <w:rsid w:val="00DE670D"/>
    <w:rsid w:val="00DF106C"/>
    <w:rsid w:val="00DF1519"/>
    <w:rsid w:val="00DF1CBD"/>
    <w:rsid w:val="00DF749A"/>
    <w:rsid w:val="00DF7F3A"/>
    <w:rsid w:val="00E0351A"/>
    <w:rsid w:val="00E061B4"/>
    <w:rsid w:val="00E06BF3"/>
    <w:rsid w:val="00E07FE5"/>
    <w:rsid w:val="00E16422"/>
    <w:rsid w:val="00E201C1"/>
    <w:rsid w:val="00E21448"/>
    <w:rsid w:val="00E229A0"/>
    <w:rsid w:val="00E23493"/>
    <w:rsid w:val="00E2372D"/>
    <w:rsid w:val="00E253CA"/>
    <w:rsid w:val="00E25936"/>
    <w:rsid w:val="00E26E07"/>
    <w:rsid w:val="00E308EF"/>
    <w:rsid w:val="00E31633"/>
    <w:rsid w:val="00E31C1E"/>
    <w:rsid w:val="00E34116"/>
    <w:rsid w:val="00E3492E"/>
    <w:rsid w:val="00E34C90"/>
    <w:rsid w:val="00E35D8D"/>
    <w:rsid w:val="00E4253C"/>
    <w:rsid w:val="00E42CB6"/>
    <w:rsid w:val="00E42E74"/>
    <w:rsid w:val="00E436FB"/>
    <w:rsid w:val="00E439FF"/>
    <w:rsid w:val="00E45449"/>
    <w:rsid w:val="00E45967"/>
    <w:rsid w:val="00E478A6"/>
    <w:rsid w:val="00E503A6"/>
    <w:rsid w:val="00E54024"/>
    <w:rsid w:val="00E54BD7"/>
    <w:rsid w:val="00E574D3"/>
    <w:rsid w:val="00E576F8"/>
    <w:rsid w:val="00E6014A"/>
    <w:rsid w:val="00E61950"/>
    <w:rsid w:val="00E62CC6"/>
    <w:rsid w:val="00E632F2"/>
    <w:rsid w:val="00E64584"/>
    <w:rsid w:val="00E661F7"/>
    <w:rsid w:val="00E662D9"/>
    <w:rsid w:val="00E6711E"/>
    <w:rsid w:val="00E708A4"/>
    <w:rsid w:val="00E70A2F"/>
    <w:rsid w:val="00E71ECC"/>
    <w:rsid w:val="00E720C4"/>
    <w:rsid w:val="00E72508"/>
    <w:rsid w:val="00E7284E"/>
    <w:rsid w:val="00E7596D"/>
    <w:rsid w:val="00E76B75"/>
    <w:rsid w:val="00E77404"/>
    <w:rsid w:val="00E82C9D"/>
    <w:rsid w:val="00E82E9E"/>
    <w:rsid w:val="00E83792"/>
    <w:rsid w:val="00E86BA4"/>
    <w:rsid w:val="00E8701C"/>
    <w:rsid w:val="00E916FD"/>
    <w:rsid w:val="00E918A7"/>
    <w:rsid w:val="00E91A14"/>
    <w:rsid w:val="00E92559"/>
    <w:rsid w:val="00E946AD"/>
    <w:rsid w:val="00E977C6"/>
    <w:rsid w:val="00EA229D"/>
    <w:rsid w:val="00EA27E2"/>
    <w:rsid w:val="00EA314A"/>
    <w:rsid w:val="00EA4084"/>
    <w:rsid w:val="00EA667A"/>
    <w:rsid w:val="00EA7B96"/>
    <w:rsid w:val="00EA7FD8"/>
    <w:rsid w:val="00EB0E90"/>
    <w:rsid w:val="00EB1B63"/>
    <w:rsid w:val="00EB1BBD"/>
    <w:rsid w:val="00EB3D68"/>
    <w:rsid w:val="00EB512F"/>
    <w:rsid w:val="00EB5479"/>
    <w:rsid w:val="00EB6327"/>
    <w:rsid w:val="00EB71AB"/>
    <w:rsid w:val="00EB7541"/>
    <w:rsid w:val="00EC0C8C"/>
    <w:rsid w:val="00EC1948"/>
    <w:rsid w:val="00EC4E6C"/>
    <w:rsid w:val="00ED795B"/>
    <w:rsid w:val="00EE03F7"/>
    <w:rsid w:val="00EE2E90"/>
    <w:rsid w:val="00EE4895"/>
    <w:rsid w:val="00EE50C0"/>
    <w:rsid w:val="00EE5294"/>
    <w:rsid w:val="00EE5784"/>
    <w:rsid w:val="00EE5CF5"/>
    <w:rsid w:val="00EF1258"/>
    <w:rsid w:val="00EF2457"/>
    <w:rsid w:val="00EF711E"/>
    <w:rsid w:val="00F0133E"/>
    <w:rsid w:val="00F02658"/>
    <w:rsid w:val="00F02E06"/>
    <w:rsid w:val="00F03D12"/>
    <w:rsid w:val="00F04692"/>
    <w:rsid w:val="00F04FC1"/>
    <w:rsid w:val="00F057B4"/>
    <w:rsid w:val="00F0640C"/>
    <w:rsid w:val="00F0725B"/>
    <w:rsid w:val="00F07630"/>
    <w:rsid w:val="00F07A9A"/>
    <w:rsid w:val="00F10081"/>
    <w:rsid w:val="00F11BD7"/>
    <w:rsid w:val="00F11C32"/>
    <w:rsid w:val="00F12622"/>
    <w:rsid w:val="00F12FE4"/>
    <w:rsid w:val="00F1728F"/>
    <w:rsid w:val="00F17335"/>
    <w:rsid w:val="00F24132"/>
    <w:rsid w:val="00F246C2"/>
    <w:rsid w:val="00F25EEA"/>
    <w:rsid w:val="00F266FE"/>
    <w:rsid w:val="00F26B95"/>
    <w:rsid w:val="00F26D81"/>
    <w:rsid w:val="00F31B0E"/>
    <w:rsid w:val="00F32D96"/>
    <w:rsid w:val="00F32DD4"/>
    <w:rsid w:val="00F32F18"/>
    <w:rsid w:val="00F343C6"/>
    <w:rsid w:val="00F37635"/>
    <w:rsid w:val="00F4010D"/>
    <w:rsid w:val="00F42352"/>
    <w:rsid w:val="00F44E85"/>
    <w:rsid w:val="00F4554F"/>
    <w:rsid w:val="00F46E91"/>
    <w:rsid w:val="00F51F27"/>
    <w:rsid w:val="00F51FE4"/>
    <w:rsid w:val="00F52DA2"/>
    <w:rsid w:val="00F634CD"/>
    <w:rsid w:val="00F644D1"/>
    <w:rsid w:val="00F659CC"/>
    <w:rsid w:val="00F6670D"/>
    <w:rsid w:val="00F66B92"/>
    <w:rsid w:val="00F66D37"/>
    <w:rsid w:val="00F721FF"/>
    <w:rsid w:val="00F72886"/>
    <w:rsid w:val="00F73572"/>
    <w:rsid w:val="00F76C2C"/>
    <w:rsid w:val="00F81328"/>
    <w:rsid w:val="00F8369D"/>
    <w:rsid w:val="00F902AB"/>
    <w:rsid w:val="00F95951"/>
    <w:rsid w:val="00F9658D"/>
    <w:rsid w:val="00F96E2D"/>
    <w:rsid w:val="00F9745E"/>
    <w:rsid w:val="00F97CF7"/>
    <w:rsid w:val="00FA663B"/>
    <w:rsid w:val="00FA73C6"/>
    <w:rsid w:val="00FB14A0"/>
    <w:rsid w:val="00FB2179"/>
    <w:rsid w:val="00FB3CE3"/>
    <w:rsid w:val="00FB5E6B"/>
    <w:rsid w:val="00FB650B"/>
    <w:rsid w:val="00FB7166"/>
    <w:rsid w:val="00FB7897"/>
    <w:rsid w:val="00FC1000"/>
    <w:rsid w:val="00FC150E"/>
    <w:rsid w:val="00FC180E"/>
    <w:rsid w:val="00FC1A0E"/>
    <w:rsid w:val="00FC1C00"/>
    <w:rsid w:val="00FC210F"/>
    <w:rsid w:val="00FC2F99"/>
    <w:rsid w:val="00FC55C2"/>
    <w:rsid w:val="00FC7095"/>
    <w:rsid w:val="00FD1D37"/>
    <w:rsid w:val="00FD2812"/>
    <w:rsid w:val="00FD5632"/>
    <w:rsid w:val="00FD6929"/>
    <w:rsid w:val="00FD734A"/>
    <w:rsid w:val="00FD7DB1"/>
    <w:rsid w:val="00FE0486"/>
    <w:rsid w:val="00FE0614"/>
    <w:rsid w:val="00FE0F87"/>
    <w:rsid w:val="00FE1D62"/>
    <w:rsid w:val="00FE4272"/>
    <w:rsid w:val="00FE635D"/>
    <w:rsid w:val="00FF101E"/>
    <w:rsid w:val="00FF125D"/>
    <w:rsid w:val="00FF6875"/>
    <w:rsid w:val="00FF6B44"/>
    <w:rsid w:val="00FF71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ountry-region"/>
  <w:smartTagType w:namespaceuri="urn:schemas-microsoft-com:office:smarttags" w:name="place"/>
  <w:shapeDefaults>
    <o:shapedefaults v:ext="edit" spidmax="2051"/>
    <o:shapelayout v:ext="edit">
      <o:idmap v:ext="edit" data="1"/>
    </o:shapelayout>
  </w:shapeDefaults>
  <w:decimalSymbol w:val="."/>
  <w:listSeparator w:val=","/>
  <w14:docId w14:val="08EF243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70DE9"/>
    <w:pPr>
      <w:spacing w:line="360" w:lineRule="auto"/>
    </w:pPr>
    <w:rPr>
      <w:rFonts w:ascii="Times New Roman" w:eastAsiaTheme="minorEastAsia" w:hAnsi="Times New Roman"/>
      <w:sz w:val="24"/>
    </w:rPr>
  </w:style>
  <w:style w:type="paragraph" w:styleId="Heading1">
    <w:name w:val="heading 1"/>
    <w:basedOn w:val="Normal"/>
    <w:next w:val="Normal"/>
    <w:link w:val="Heading1Char"/>
    <w:qFormat/>
    <w:rsid w:val="003C50CE"/>
    <w:pPr>
      <w:keepNext/>
      <w:spacing w:before="240" w:after="60"/>
      <w:outlineLvl w:val="0"/>
    </w:pPr>
    <w:rPr>
      <w:rFonts w:eastAsiaTheme="majorEastAsia" w:cstheme="majorBidi"/>
      <w:b/>
      <w:bCs/>
      <w:caps/>
      <w:kern w:val="32"/>
      <w:szCs w:val="32"/>
    </w:rPr>
  </w:style>
  <w:style w:type="paragraph" w:styleId="Heading2">
    <w:name w:val="heading 2"/>
    <w:aliases w:val="Subheader"/>
    <w:basedOn w:val="Normal"/>
    <w:next w:val="Normal"/>
    <w:link w:val="Heading2Char"/>
    <w:unhideWhenUsed/>
    <w:qFormat/>
    <w:rsid w:val="003C50CE"/>
    <w:pPr>
      <w:keepNext/>
      <w:spacing w:before="240" w:after="60"/>
      <w:outlineLvl w:val="1"/>
    </w:pPr>
    <w:rPr>
      <w:rFonts w:eastAsiaTheme="majorEastAsia" w:cstheme="majorBidi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461F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C50CE"/>
    <w:rPr>
      <w:rFonts w:ascii="Times New Roman" w:eastAsiaTheme="majorEastAsia" w:hAnsi="Times New Roman" w:cstheme="majorBidi"/>
      <w:b/>
      <w:bCs/>
      <w:caps/>
      <w:kern w:val="32"/>
      <w:sz w:val="24"/>
      <w:szCs w:val="32"/>
    </w:rPr>
  </w:style>
  <w:style w:type="character" w:customStyle="1" w:styleId="Heading2Char">
    <w:name w:val="Heading 2 Char"/>
    <w:aliases w:val="Subheader Char"/>
    <w:basedOn w:val="DefaultParagraphFont"/>
    <w:link w:val="Heading2"/>
    <w:uiPriority w:val="9"/>
    <w:rsid w:val="003C50CE"/>
    <w:rPr>
      <w:rFonts w:ascii="Times New Roman" w:eastAsiaTheme="majorEastAsia" w:hAnsi="Times New Roman" w:cstheme="majorBidi"/>
      <w:b/>
      <w:bCs/>
      <w:iCs/>
      <w:sz w:val="24"/>
      <w:szCs w:val="28"/>
    </w:rPr>
  </w:style>
  <w:style w:type="paragraph" w:styleId="NoSpacing">
    <w:name w:val="No Spacing"/>
    <w:autoRedefine/>
    <w:uiPriority w:val="1"/>
    <w:qFormat/>
    <w:rsid w:val="005C6FFB"/>
    <w:pPr>
      <w:spacing w:after="0" w:line="480" w:lineRule="auto"/>
      <w:jc w:val="center"/>
    </w:pPr>
    <w:rPr>
      <w:rFonts w:ascii="Times New Roman" w:eastAsiaTheme="minorEastAsia" w:hAnsi="Times New Roman" w:cs="Times New Roman"/>
      <w:b/>
      <w:sz w:val="24"/>
    </w:rPr>
  </w:style>
  <w:style w:type="character" w:styleId="Hyperlink">
    <w:name w:val="Hyperlink"/>
    <w:uiPriority w:val="99"/>
    <w:unhideWhenUsed/>
    <w:rsid w:val="00FB14A0"/>
    <w:rPr>
      <w:rFonts w:cs="Times New Roman"/>
      <w:color w:val="0563C1"/>
      <w:u w:val="single"/>
    </w:rPr>
  </w:style>
  <w:style w:type="paragraph" w:styleId="Header">
    <w:name w:val="header"/>
    <w:basedOn w:val="Normal"/>
    <w:link w:val="HeaderChar"/>
    <w:unhideWhenUsed/>
    <w:rsid w:val="00C24D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24D27"/>
    <w:rPr>
      <w:rFonts w:ascii="Times New Roman" w:eastAsiaTheme="minorEastAsia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C24D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24D27"/>
    <w:rPr>
      <w:rFonts w:ascii="Times New Roman" w:eastAsiaTheme="minorEastAsia" w:hAnsi="Times New Roman"/>
      <w:sz w:val="24"/>
    </w:rPr>
  </w:style>
  <w:style w:type="paragraph" w:styleId="ListParagraph">
    <w:name w:val="List Paragraph"/>
    <w:basedOn w:val="Normal"/>
    <w:uiPriority w:val="34"/>
    <w:qFormat/>
    <w:rsid w:val="0028208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659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659C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659CC"/>
    <w:rPr>
      <w:rFonts w:ascii="Times New Roman" w:eastAsiaTheme="minorEastAsia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59C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59CC"/>
    <w:rPr>
      <w:rFonts w:ascii="Times New Roman" w:eastAsiaTheme="minorEastAsia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59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59CC"/>
    <w:rPr>
      <w:rFonts w:ascii="Tahoma" w:eastAsiaTheme="minorEastAsia" w:hAnsi="Tahoma" w:cs="Tahoma"/>
      <w:sz w:val="16"/>
      <w:szCs w:val="16"/>
    </w:rPr>
  </w:style>
  <w:style w:type="table" w:styleId="TableGrid">
    <w:name w:val="Table Grid"/>
    <w:basedOn w:val="TableNormal"/>
    <w:rsid w:val="00C855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E6711E"/>
    <w:rPr>
      <w:b/>
      <w:bCs/>
    </w:rPr>
  </w:style>
  <w:style w:type="paragraph" w:styleId="Subtitle">
    <w:name w:val="Subtitle"/>
    <w:basedOn w:val="Normal"/>
    <w:next w:val="Normal"/>
    <w:link w:val="SubtitleChar"/>
    <w:uiPriority w:val="11"/>
    <w:qFormat/>
    <w:rsid w:val="001932C9"/>
    <w:pPr>
      <w:numPr>
        <w:ilvl w:val="1"/>
      </w:numPr>
      <w:spacing w:after="0"/>
    </w:pPr>
    <w:rPr>
      <w:rFonts w:eastAsiaTheme="majorEastAsia" w:cstheme="majorBidi"/>
      <w:i/>
      <w:iCs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932C9"/>
    <w:rPr>
      <w:rFonts w:ascii="Times New Roman" w:eastAsiaTheme="majorEastAsia" w:hAnsi="Times New Roman" w:cstheme="majorBidi"/>
      <w:i/>
      <w:iCs/>
      <w:spacing w:val="15"/>
      <w:sz w:val="24"/>
      <w:szCs w:val="24"/>
    </w:rPr>
  </w:style>
  <w:style w:type="character" w:customStyle="1" w:styleId="element-citation">
    <w:name w:val="element-citation"/>
    <w:basedOn w:val="DefaultParagraphFont"/>
    <w:rsid w:val="00F11C32"/>
  </w:style>
  <w:style w:type="character" w:customStyle="1" w:styleId="ref-journal">
    <w:name w:val="ref-journal"/>
    <w:basedOn w:val="DefaultParagraphFont"/>
    <w:rsid w:val="00F11C32"/>
  </w:style>
  <w:style w:type="character" w:customStyle="1" w:styleId="ref-vol">
    <w:name w:val="ref-vol"/>
    <w:basedOn w:val="DefaultParagraphFont"/>
    <w:rsid w:val="00F11C32"/>
  </w:style>
  <w:style w:type="character" w:customStyle="1" w:styleId="nowrap">
    <w:name w:val="nowrap"/>
    <w:basedOn w:val="DefaultParagraphFont"/>
    <w:rsid w:val="00F11C32"/>
  </w:style>
  <w:style w:type="character" w:styleId="Emphasis">
    <w:name w:val="Emphasis"/>
    <w:basedOn w:val="DefaultParagraphFont"/>
    <w:uiPriority w:val="20"/>
    <w:qFormat/>
    <w:rsid w:val="009C2AB2"/>
    <w:rPr>
      <w:i/>
      <w:iCs/>
    </w:rPr>
  </w:style>
  <w:style w:type="paragraph" w:customStyle="1" w:styleId="title1">
    <w:name w:val="title1"/>
    <w:basedOn w:val="Normal"/>
    <w:rsid w:val="009C2AB2"/>
    <w:pPr>
      <w:spacing w:after="0" w:line="240" w:lineRule="auto"/>
    </w:pPr>
    <w:rPr>
      <w:rFonts w:eastAsia="Times New Roman" w:cs="Times New Roman"/>
      <w:sz w:val="27"/>
      <w:szCs w:val="27"/>
    </w:rPr>
  </w:style>
  <w:style w:type="paragraph" w:customStyle="1" w:styleId="desc2">
    <w:name w:val="desc2"/>
    <w:basedOn w:val="Normal"/>
    <w:rsid w:val="009C2AB2"/>
    <w:pPr>
      <w:spacing w:after="0" w:line="240" w:lineRule="auto"/>
    </w:pPr>
    <w:rPr>
      <w:rFonts w:eastAsia="Times New Roman" w:cs="Times New Roman"/>
      <w:sz w:val="26"/>
      <w:szCs w:val="26"/>
    </w:rPr>
  </w:style>
  <w:style w:type="paragraph" w:customStyle="1" w:styleId="details1">
    <w:name w:val="details1"/>
    <w:basedOn w:val="Normal"/>
    <w:rsid w:val="009C2AB2"/>
    <w:pPr>
      <w:spacing w:after="0" w:line="240" w:lineRule="auto"/>
    </w:pPr>
    <w:rPr>
      <w:rFonts w:eastAsia="Times New Roman" w:cs="Times New Roman"/>
      <w:sz w:val="22"/>
    </w:rPr>
  </w:style>
  <w:style w:type="character" w:customStyle="1" w:styleId="jrnl">
    <w:name w:val="jrnl"/>
    <w:basedOn w:val="DefaultParagraphFont"/>
    <w:rsid w:val="009C2AB2"/>
  </w:style>
  <w:style w:type="paragraph" w:styleId="Revision">
    <w:name w:val="Revision"/>
    <w:hidden/>
    <w:uiPriority w:val="99"/>
    <w:semiHidden/>
    <w:rsid w:val="00C55624"/>
    <w:pPr>
      <w:spacing w:after="0" w:line="240" w:lineRule="auto"/>
    </w:pPr>
    <w:rPr>
      <w:rFonts w:ascii="Times New Roman" w:eastAsiaTheme="minorEastAsia" w:hAnsi="Times New Roman"/>
      <w:sz w:val="24"/>
    </w:rPr>
  </w:style>
  <w:style w:type="paragraph" w:customStyle="1" w:styleId="TableNote">
    <w:name w:val="TableNote"/>
    <w:basedOn w:val="Normal"/>
    <w:rsid w:val="002D1B4C"/>
    <w:pPr>
      <w:spacing w:after="0" w:line="300" w:lineRule="exact"/>
    </w:pPr>
    <w:rPr>
      <w:rFonts w:eastAsia="Times New Roman" w:cs="Times New Roman"/>
      <w:szCs w:val="20"/>
      <w:lang w:val="en-GB"/>
    </w:rPr>
  </w:style>
  <w:style w:type="paragraph" w:customStyle="1" w:styleId="TableHeader">
    <w:name w:val="TableHeader"/>
    <w:basedOn w:val="Normal"/>
    <w:rsid w:val="002D1B4C"/>
    <w:pPr>
      <w:spacing w:before="120" w:after="0" w:line="240" w:lineRule="auto"/>
    </w:pPr>
    <w:rPr>
      <w:rFonts w:eastAsia="Times New Roman" w:cs="Times New Roman"/>
      <w:b/>
      <w:szCs w:val="20"/>
      <w:lang w:val="en-GB"/>
    </w:rPr>
  </w:style>
  <w:style w:type="paragraph" w:customStyle="1" w:styleId="TableSubHead">
    <w:name w:val="TableSubHead"/>
    <w:basedOn w:val="TableHeader"/>
    <w:rsid w:val="002D1B4C"/>
  </w:style>
  <w:style w:type="character" w:styleId="FollowedHyperlink">
    <w:name w:val="FollowedHyperlink"/>
    <w:basedOn w:val="DefaultParagraphFont"/>
    <w:uiPriority w:val="99"/>
    <w:semiHidden/>
    <w:unhideWhenUsed/>
    <w:rsid w:val="00EA27E2"/>
    <w:rPr>
      <w:color w:val="954F72" w:themeColor="followedHyperlink"/>
      <w:u w:val="single"/>
    </w:rPr>
  </w:style>
  <w:style w:type="paragraph" w:customStyle="1" w:styleId="EquationFootnote">
    <w:name w:val="Equation Footnote"/>
    <w:next w:val="Normal"/>
    <w:rsid w:val="003461F9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461F9"/>
    <w:rPr>
      <w:rFonts w:asciiTheme="majorHAnsi" w:eastAsiaTheme="majorEastAsia" w:hAnsiTheme="majorHAnsi" w:cstheme="majorBidi"/>
      <w:b/>
      <w:bCs/>
      <w:color w:val="5B9BD5" w:themeColor="accent1"/>
      <w:sz w:val="24"/>
    </w:rPr>
  </w:style>
  <w:style w:type="paragraph" w:customStyle="1" w:styleId="Paragraph">
    <w:name w:val="Paragraph"/>
    <w:link w:val="ParagraphChar"/>
    <w:qFormat/>
    <w:rsid w:val="003461F9"/>
    <w:pPr>
      <w:spacing w:after="24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ParagraphChar">
    <w:name w:val="Paragraph Char"/>
    <w:link w:val="Paragraph"/>
    <w:rsid w:val="003461F9"/>
    <w:rPr>
      <w:rFonts w:ascii="Times New Roman" w:eastAsia="Times New Roman" w:hAnsi="Times New Roman" w:cs="Times New Roman"/>
      <w:sz w:val="24"/>
      <w:szCs w:val="24"/>
    </w:rPr>
  </w:style>
  <w:style w:type="paragraph" w:customStyle="1" w:styleId="BubbleComment">
    <w:name w:val="Bubble Comment"/>
    <w:basedOn w:val="CommentText"/>
    <w:link w:val="BubbleCommentChar"/>
    <w:qFormat/>
    <w:rsid w:val="001748B2"/>
    <w:rPr>
      <w:rFonts w:ascii="Arial" w:hAnsi="Arial" w:cs="Arial"/>
      <w:sz w:val="22"/>
    </w:rPr>
  </w:style>
  <w:style w:type="character" w:customStyle="1" w:styleId="highlight2">
    <w:name w:val="highlight2"/>
    <w:basedOn w:val="DefaultParagraphFont"/>
    <w:rsid w:val="001608FC"/>
  </w:style>
  <w:style w:type="character" w:customStyle="1" w:styleId="BubbleCommentChar">
    <w:name w:val="Bubble Comment Char"/>
    <w:basedOn w:val="CommentTextChar"/>
    <w:link w:val="BubbleComment"/>
    <w:rsid w:val="001748B2"/>
    <w:rPr>
      <w:rFonts w:ascii="Arial" w:eastAsiaTheme="minorEastAsia" w:hAnsi="Arial" w:cs="Arial"/>
      <w:sz w:val="20"/>
      <w:szCs w:val="20"/>
    </w:rPr>
  </w:style>
  <w:style w:type="character" w:customStyle="1" w:styleId="mixed-citation">
    <w:name w:val="mixed-citation"/>
    <w:basedOn w:val="DefaultParagraphFont"/>
    <w:rsid w:val="004B25C6"/>
  </w:style>
  <w:style w:type="character" w:customStyle="1" w:styleId="tgc">
    <w:name w:val="_tgc"/>
    <w:basedOn w:val="DefaultParagraphFont"/>
    <w:rsid w:val="002417B3"/>
  </w:style>
  <w:style w:type="paragraph" w:customStyle="1" w:styleId="EndNoteBibliographyTitle">
    <w:name w:val="EndNote Bibliography Title"/>
    <w:basedOn w:val="Normal"/>
    <w:link w:val="EndNoteBibliographyTitleChar"/>
    <w:rsid w:val="009D7530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7530"/>
    <w:rPr>
      <w:rFonts w:ascii="Times New Roman" w:eastAsiaTheme="minorEastAsia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9D7530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D7530"/>
    <w:rPr>
      <w:rFonts w:ascii="Times New Roman" w:eastAsiaTheme="minorEastAsia" w:hAnsi="Times New Roman" w:cs="Times New Roman"/>
      <w:noProof/>
      <w:sz w:val="24"/>
    </w:rPr>
  </w:style>
  <w:style w:type="character" w:customStyle="1" w:styleId="highlight">
    <w:name w:val="highlight"/>
    <w:basedOn w:val="DefaultParagraphFont"/>
    <w:rsid w:val="001331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692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78181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802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532786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948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586111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8965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97152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70941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363412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2567295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8049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8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5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676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918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8050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8902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1253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5697150">
                              <w:marLeft w:val="300"/>
                              <w:marRight w:val="300"/>
                              <w:marTop w:val="150"/>
                              <w:marBottom w:val="3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30312452">
                                  <w:marLeft w:val="60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3851891">
                                  <w:marLeft w:val="405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029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2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14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66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3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61786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825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29704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54177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77249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529244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65756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04244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4900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104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008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562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07863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4580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1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76607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497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549025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39734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04958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099694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571550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3909560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583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4528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29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140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9016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03586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62331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11920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308298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48158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1601505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3625361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4408063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620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1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924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09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99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81343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28899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0016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293951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02476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198935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15199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26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3A80C1-18CD-4274-85A2-4C41354D33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7</Pages>
  <Words>3635</Words>
  <Characters>20721</Characters>
  <Application>Microsoft Office Word</Application>
  <DocSecurity>0</DocSecurity>
  <Lines>172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4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06-17T17:05:00Z</dcterms:created>
  <dcterms:modified xsi:type="dcterms:W3CDTF">2019-06-17T17:05:00Z</dcterms:modified>
</cp:coreProperties>
</file>